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r>
        <w:br/>
      </w:r>
    </w:p>
    <w:p w:rsidR="00175851" w:rsidRDefault="00A77546" w:rsidP="00175851">
      <w:pPr>
        <w:pStyle w:val="PaperTitle"/>
      </w:pPr>
      <w:r>
        <w:t xml:space="preserve">Don't Delete Carriage Returns Above. </w:t>
      </w:r>
      <w:r w:rsidR="00175851">
        <w:t>Th</w:t>
      </w:r>
      <w:r>
        <w:t xml:space="preserve">e Title of Your Paper Goes Here </w:t>
      </w:r>
      <w:r w:rsidR="00175851">
        <w:t xml:space="preserve">Using the Paper Title Style </w:t>
      </w:r>
    </w:p>
    <w:p w:rsidR="00175851" w:rsidRPr="00D404D9" w:rsidRDefault="00175851" w:rsidP="00175851">
      <w:pPr>
        <w:pStyle w:val="AuthorName"/>
        <w:rPr>
          <w:rFonts w:ascii="Times" w:hAnsi="Times"/>
        </w:rPr>
      </w:pPr>
      <w:r>
        <w:t>Author Names Go Here Using the Author Name Style</w:t>
      </w:r>
    </w:p>
    <w:p w:rsidR="00175851" w:rsidRDefault="00175851" w:rsidP="00175851">
      <w:pPr>
        <w:pStyle w:val="AffiliationandAddress"/>
      </w:pPr>
      <w:r>
        <w:t>Affiliations and Addresses Go Here Using the Affiliation and Address Style</w:t>
      </w:r>
      <w:r>
        <w:br/>
        <w:t>publications1</w:t>
      </w:r>
      <w:r w:rsidR="007C2E6F">
        <w:t>5</w:t>
      </w:r>
      <w:r>
        <w:t>@aaai.org</w:t>
      </w:r>
      <w:r>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E041A8">
      <w:pPr>
        <w:pStyle w:val="AbstractText"/>
      </w:pPr>
      <w:r>
        <w:t>This is an example abstract. It goes here in 9 point Times New Roman type.</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This project is part of the course CS 686 Introduction to Artificial Intelligence by Kate Larson at the University of Waterloo. A for us interesting application domain should be chosen for this project and within this domain a 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and more realistic and it seems to be only a matter of time when the first fully autonomous vehicle is licensed.</w:t>
      </w:r>
    </w:p>
    <w:p w:rsidR="00742F8C" w:rsidRPr="00F42C61" w:rsidRDefault="00742F8C" w:rsidP="00F42C61">
      <w:pPr>
        <w:ind w:firstLine="200"/>
        <w:jc w:val="both"/>
        <w:rPr>
          <w:sz w:val="20"/>
        </w:rPr>
      </w:pPr>
      <w:r w:rsidRPr="00F42C61">
        <w:rPr>
          <w:sz w:val="20"/>
        </w:rPr>
        <w:t xml:space="preserve">Two previously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inception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545131">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MSwgcC4gMzRdPC9UZXh0Pg0KICAgIDwvVGV4dFVuaXQ+DQogIDwvVGV4dFVuaXRzPg0KPC9QbGFjZWhvbGRlcj4=</w:instrText>
      </w:r>
      <w:r w:rsidRPr="00F42C61">
        <w:rPr>
          <w:sz w:val="20"/>
        </w:rPr>
        <w:fldChar w:fldCharType="separate"/>
      </w:r>
      <w:bookmarkStart w:id="1" w:name="_CTVP0010da9d071fc9547918da37a113eb6f9de"/>
      <w:r w:rsidR="00545131">
        <w:rPr>
          <w:sz w:val="20"/>
        </w:rPr>
        <w:t>[1, 1, p. 34]</w:t>
      </w:r>
      <w:bookmarkEnd w:id="1"/>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w:t>
      </w:r>
      <w:r w:rsidRPr="00F42C61">
        <w:rPr>
          <w:sz w:val="20"/>
        </w:rPr>
        <w:t xml:space="preserve">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be changing our relation to vehicles. Instead of owning a car by yourself you could share a ride or a vehicle whenever you need one. However, there also critical and yet unanswered questions about licensing, security, insurance regulations and many more. </w:t>
      </w:r>
      <w:r w:rsidRPr="00F42C61">
        <w:rPr>
          <w:sz w:val="20"/>
        </w:rPr>
        <w:fldChar w:fldCharType="begin"/>
      </w:r>
      <w:r w:rsidR="00F36B5F">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Mi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LCBwcC4gMTY3LTE2OF08L1RleHQ+DQogICAgPC9UZXh0VW5pdD4NCiAgPC9UZXh0VW5pdHM+DQo8L1BsYWNlaG9sZGVyPg==</w:instrText>
      </w:r>
      <w:r w:rsidRPr="00F42C61">
        <w:rPr>
          <w:sz w:val="20"/>
        </w:rPr>
        <w:fldChar w:fldCharType="separate"/>
      </w:r>
      <w:bookmarkStart w:id="2" w:name="_CTVP001388ae5c56fa041498e0f5f44a228e440"/>
      <w:r w:rsidR="00F36B5F">
        <w:rPr>
          <w:sz w:val="20"/>
        </w:rPr>
        <w:t>[2, pp. 167-168]</w:t>
      </w:r>
      <w:bookmarkEnd w:id="2"/>
      <w:r w:rsidRPr="00F42C61">
        <w:rPr>
          <w:sz w:val="20"/>
        </w:rPr>
        <w:fldChar w:fldCharType="end"/>
      </w:r>
    </w:p>
    <w:p w:rsidR="00F97E4C" w:rsidRPr="00F42C61" w:rsidRDefault="00F97E4C" w:rsidP="00F42C61">
      <w:pPr>
        <w:ind w:firstLine="200"/>
        <w:jc w:val="both"/>
        <w:rPr>
          <w:sz w:val="20"/>
        </w:rPr>
      </w:pPr>
    </w:p>
    <w:p w:rsidR="00175851" w:rsidRDefault="00175851" w:rsidP="00175851">
      <w:pPr>
        <w:pStyle w:val="SubsubsectionHeading"/>
        <w:rPr>
          <w:sz w:val="22"/>
        </w:rPr>
      </w:pPr>
      <w:r w:rsidRPr="004F709C">
        <w:rPr>
          <w:sz w:val="22"/>
        </w:rPr>
        <w:t>This is a Subsubsection Heading</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necessary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the vehicle on the desired trajectory or to minimize the deviation of the desired route. </w:t>
      </w:r>
      <w:r w:rsidRPr="004F709C">
        <w:rPr>
          <w:sz w:val="20"/>
        </w:rPr>
        <w:fldChar w:fldCharType="begin"/>
      </w:r>
      <w:r w:rsidR="00F36B5F">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V08L1RleHQ+DQogICAgPC9UZXh0VW5pdD4NCiAgPC9UZXh0VW5pdHM+DQo8L1BsYWNlaG9sZGVyPg==</w:instrText>
      </w:r>
      <w:r w:rsidRPr="004F709C">
        <w:rPr>
          <w:sz w:val="20"/>
        </w:rPr>
        <w:fldChar w:fldCharType="separate"/>
      </w:r>
      <w:bookmarkStart w:id="3" w:name="_CTVP001e21cb6397c534d399338634b5a389e4f"/>
      <w:r w:rsidR="00F36B5F">
        <w:rPr>
          <w:sz w:val="20"/>
        </w:rPr>
        <w:t>[1, p. 35]</w:t>
      </w:r>
      <w:bookmarkEnd w:id="3"/>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by NVIDEA </w:t>
      </w:r>
      <w:r w:rsidRPr="004F709C">
        <w:rPr>
          <w:sz w:val="20"/>
        </w:rPr>
        <w:fldChar w:fldCharType="begin"/>
      </w:r>
      <w:r w:rsidR="00F36B5F">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Pr="004F709C">
        <w:rPr>
          <w:sz w:val="20"/>
        </w:rPr>
        <w:fldChar w:fldCharType="separate"/>
      </w:r>
      <w:bookmarkStart w:id="4" w:name="_CTVP001f6e9da13a32147fe905442d335cb06ac"/>
      <w:r w:rsidR="00F36B5F">
        <w:rPr>
          <w:sz w:val="20"/>
        </w:rPr>
        <w:t>[3]</w:t>
      </w:r>
      <w:bookmarkEnd w:id="4"/>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4F709C" w:rsidRPr="004F709C" w:rsidRDefault="004F709C" w:rsidP="004F709C">
      <w:pPr>
        <w:ind w:firstLine="200"/>
        <w:jc w:val="both"/>
        <w:rPr>
          <w:sz w:val="20"/>
        </w:rPr>
      </w:pPr>
      <w:r w:rsidRPr="004F709C">
        <w:rPr>
          <w:sz w:val="20"/>
        </w:rPr>
        <w:t>The remainder of this structured as follows: Firstly, different approaches for trajectory planning and tracking are introduced. Secondly, methods using end-to-end learning to determine the steering angle will be presented and ….</w:t>
      </w:r>
    </w:p>
    <w:p w:rsidR="0088601C" w:rsidRPr="0088601C" w:rsidRDefault="00D70B6D" w:rsidP="0088601C">
      <w:pPr>
        <w:pStyle w:val="SectionHeading"/>
        <w:outlineLvl w:val="0"/>
      </w:pPr>
      <w:r>
        <w:lastRenderedPageBreak/>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hes used in the literature. A</w:t>
      </w:r>
      <w:r w:rsidR="00771019">
        <w:t xml:space="preserve"> comprehensive overview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F36B5F">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860ED">
        <w:fldChar w:fldCharType="separate"/>
      </w:r>
      <w:bookmarkStart w:id="5" w:name="_CTVP001aa45d0654425467e9ab4ee5575d81b21"/>
      <w:r w:rsidR="00F36B5F">
        <w:t>[1]</w:t>
      </w:r>
      <w:bookmarkEnd w:id="5"/>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 xml:space="preserve">In comparison to a path, a trajectory describes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 </w:t>
      </w:r>
      <w:r w:rsidR="00640531">
        <w:fldChar w:fldCharType="begin"/>
      </w:r>
      <w:r w:rsidR="00F36B5F">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OV08L1RleHQ+DQogICAgPC9UZXh0VW5pdD4NCiAgPC9UZXh0VW5pdHM+DQo8L1BsYWNlaG9sZGVyPg==</w:instrText>
      </w:r>
      <w:r w:rsidR="00640531">
        <w:fldChar w:fldCharType="separate"/>
      </w:r>
      <w:bookmarkStart w:id="6" w:name="_CTVP001302f76d7e11c493197dd1eec36094021"/>
      <w:r w:rsidR="00F36B5F">
        <w:t>[1, p. 39]</w:t>
      </w:r>
      <w:bookmarkEnd w:id="6"/>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these problems.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such that a graph is </w:t>
      </w:r>
      <w:r w:rsidR="00F9455A">
        <w:t>generated,</w:t>
      </w:r>
      <w:r w:rsidR="00931E43">
        <w:t xml:space="preserve"> and a minimum cost path can be found</w:t>
      </w:r>
      <w:r w:rsidR="00C93468">
        <w:t xml:space="preserve">, often variants of A* are used. </w:t>
      </w:r>
      <w:r w:rsidR="007B1514">
        <w:t xml:space="preserve">Finally,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F36B5F">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cHAuIDQwLTQ4XTwvVGV4dD4NCiAgICA8L1RleHRVbml0Pg0KICA8L1RleHRVbml0cz4NCjwvUGxhY2Vob2xkZXI+</w:instrText>
      </w:r>
      <w:r w:rsidR="00001AC5">
        <w:fldChar w:fldCharType="separate"/>
      </w:r>
      <w:bookmarkStart w:id="7" w:name="_CTVP00165c7eb6b248b4829a466f4fcda7f8270"/>
      <w:r w:rsidR="00F36B5F">
        <w:t>[1, pp. 40-48]</w:t>
      </w:r>
      <w:bookmarkEnd w:id="7"/>
      <w:r w:rsidR="00001AC5">
        <w:fldChar w:fldCharType="end"/>
      </w:r>
    </w:p>
    <w:p w:rsidR="0054353D" w:rsidRPr="0054353D" w:rsidRDefault="0054353D"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introduce specific approaches and look at the implementation in a more detailed way. The first approach is designed by Ziegler, Bender et al. and is described in </w:t>
      </w:r>
      <w:r w:rsidRPr="0054353D">
        <w:fldChar w:fldCharType="begin"/>
      </w:r>
      <w:r w:rsidR="00F36B5F">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Pr="0054353D">
        <w:fldChar w:fldCharType="separate"/>
      </w:r>
      <w:bookmarkStart w:id="8" w:name="_CTVP001975c4b1b00a44389862be6a2da2bd3de"/>
      <w:r w:rsidR="00F36B5F">
        <w:t>[4]</w:t>
      </w:r>
      <w:bookmarkEnd w:id="8"/>
      <w:r w:rsidRPr="0054353D">
        <w:fldChar w:fldCharType="end"/>
      </w:r>
      <w:r w:rsidRPr="0054353D">
        <w:t xml:space="preserve">. This local and continuous method is designed such that there are no local maxima and the solution will be the global maximum due to a special specification of the constraints. Both the optimization problem and the inequality </w:t>
      </w:r>
      <w:r w:rsidR="0054353D">
        <w:t xml:space="preserve">constraints are </w:t>
      </w:r>
      <w:r w:rsidR="00B92B04">
        <w:t>nonlinear</w:t>
      </w:r>
      <w:r w:rsidR="0054353D">
        <w:t>.</w:t>
      </w:r>
    </w:p>
    <w:p w:rsidR="004126D4" w:rsidRDefault="001F05A1" w:rsidP="0054353D">
      <w:pPr>
        <w:pStyle w:val="Text"/>
        <w:keepLines/>
      </w:pPr>
      <w:r>
        <w:tab/>
        <w:t xml:space="preserve">Ziegler, Bender et al. use a global coordinate system to plan the trajectories. As one advantage is mentioned that </w:t>
      </w:r>
      <w:r w:rsidR="00894F10">
        <w:t>offline maps can be used easily and important information like the right and left driving bound can be obtained. This in</w:t>
      </w:r>
      <w:r w:rsidR="004126D4">
        <w:t xml:space="preserve">formation is useful to create a so called ‘driving corridor’, an area in which the vehicle is allowed to drive. To detect objects and obstacles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F36B5F">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xXTwvVGV4dD4NCiAgICA8L1RleHRVbml0Pg0KICA8L1RleHRVbml0cz4NCjwvUGxhY2Vob2xkZXI+</w:instrText>
      </w:r>
      <w:r w:rsidR="0017193D" w:rsidRPr="00E804EE">
        <w:rPr>
          <w:color w:val="000000"/>
        </w:rPr>
        <w:fldChar w:fldCharType="separate"/>
      </w:r>
      <w:bookmarkStart w:id="9" w:name="_CTVP001f88e9d1e3ef24d01a0d8ade7a54ab1b7"/>
      <w:r w:rsidR="00F36B5F">
        <w:rPr>
          <w:color w:val="000000"/>
        </w:rPr>
        <w:t>[4, p. 451]</w:t>
      </w:r>
      <w:bookmarkEnd w:id="9"/>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0"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0"/>
    <w:p w:rsidR="00E804EE" w:rsidRDefault="00F93C82" w:rsidP="00E804EE">
      <w:pPr>
        <w:pStyle w:val="Text"/>
        <w:keepLines/>
        <w:rPr>
          <w:color w:val="000000"/>
          <w:szCs w:val="12"/>
        </w:rPr>
      </w:pPr>
      <w:r>
        <w:rPr>
          <w:color w:val="000000"/>
          <w:szCs w:val="12"/>
        </w:rPr>
        <w:t xml:space="preserve">an optimal trajectory can be found for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t>avoids extreme accelerations, both in longitudinal and lateral direction. Furthermore, a minimum of changes in the acceleration is achiev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jc w:val="center"/>
              <w:rPr>
                <w:color w:val="000000"/>
                <w:sz w:val="18"/>
                <w:szCs w:val="18"/>
              </w:rPr>
            </w:pPr>
            <m:oMath>
              <m:r>
                <m:rPr>
                  <m:sty m:val="p"/>
                </m:rPr>
                <w:rPr>
                  <w:rFonts w:ascii="Cambria Math" w:hAnsi="Cambria Math"/>
                  <w:color w:val="000000"/>
                  <w:szCs w:val="18"/>
                </w:rPr>
                <m:t>j</m:t>
              </m:r>
              <m:r>
                <m:rPr>
                  <m:sty m:val="p"/>
                </m:rPr>
                <w:rPr>
                  <w:rFonts w:ascii="Cambria Math" w:hAnsi="Cambria Math"/>
                  <w:color w:val="000000"/>
                  <w:sz w:val="14"/>
                  <w:szCs w:val="12"/>
                </w:rPr>
                <m:t>jerk</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jerk</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w:r>
              <w:rPr>
                <w:color w:val="000000"/>
                <w:sz w:val="18"/>
                <w:szCs w:val="18"/>
              </w:rPr>
              <w:t>.</w:t>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yawr</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w:rPr>
                    <w:rFonts w:ascii="Cambria Math" w:hAnsi="Cambria Math"/>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yawr</m:t>
                    </m:r>
                  </m:sub>
                </m:sSub>
                <m:sSup>
                  <m:sSupPr>
                    <m:ctrlPr>
                      <w:rPr>
                        <w:rFonts w:ascii="Cambria Math" w:hAnsi="CMR10"/>
                        <w:i/>
                        <w:color w:val="000000"/>
                        <w:szCs w:val="18"/>
                      </w:rPr>
                    </m:ctrlPr>
                  </m:sSupPr>
                  <m:e>
                    <m:acc>
                      <m:accPr>
                        <m:chr m:val="̇"/>
                        <m:ctrlPr>
                          <w:rPr>
                            <w:rFonts w:ascii="Cambria Math" w:hAnsi="CMR10"/>
                            <w:i/>
                            <w:color w:val="000000"/>
                            <w:szCs w:val="18"/>
                          </w:rPr>
                        </m:ctrlPr>
                      </m:accPr>
                      <m:e>
                        <m:r>
                          <m:rPr>
                            <m:sty m:val="p"/>
                          </m:rPr>
                          <w:rPr>
                            <w:rFonts w:ascii="Cambria Math" w:hAnsi="Cambria Math"/>
                            <w:color w:val="000000"/>
                            <w:szCs w:val="18"/>
                          </w:rPr>
                          <m:t>ψ</m:t>
                        </m:r>
                      </m:e>
                    </m:acc>
                    <m:r>
                      <w:rPr>
                        <w:rFonts w:ascii="Cambria Math" w:hAnsi="CMR10"/>
                        <w:color w:val="000000"/>
                        <w:szCs w:val="18"/>
                      </w:rPr>
                      <m:t>(t)</m:t>
                    </m:r>
                  </m:e>
                  <m:sup>
                    <m:r>
                      <w:rPr>
                        <w:rFonts w:ascii="Cambria Math" w:hAnsi="CMR10"/>
                        <w:color w:val="000000"/>
                        <w:szCs w:val="18"/>
                      </w:rPr>
                      <m:t>2</m:t>
                    </m:r>
                  </m:sup>
                </m:sSup>
              </m:oMath>
            </m:oMathPara>
          </w:p>
        </w:tc>
      </w:tr>
    </w:tbl>
    <w:p w:rsidR="006D3ECE" w:rsidRPr="009D2E04" w:rsidRDefault="006D3ECE" w:rsidP="00F81637">
      <w:pPr>
        <w:pStyle w:val="Text"/>
        <w:keepLines/>
        <w:rPr>
          <w:color w:val="000000"/>
          <w:szCs w:val="18"/>
        </w:rPr>
      </w:pPr>
    </w:p>
    <w:p w:rsidR="007B07F1" w:rsidRDefault="00CD55F8" w:rsidP="00F81637">
      <w:pPr>
        <w:pStyle w:val="Text"/>
        <w:keepLines/>
        <w:rPr>
          <w:color w:val="000000"/>
          <w:szCs w:val="18"/>
        </w:rPr>
      </w:pPr>
      <w:r>
        <w:rPr>
          <w:noProof/>
        </w:rPr>
        <w:lastRenderedPageBreak/>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CD55F8" w:rsidRDefault="002440F0" w:rsidP="00CD55F8">
                            <w:pPr>
                              <w:pStyle w:val="FigureCaption"/>
                            </w:pPr>
                            <w:r>
                              <w:t>Figure 2: Representing the Shape of a Vehicle with Circ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BF8FA" id="_x0000_t202" coordsize="21600,21600" o:spt="202" path="m,l,21600r21600,l21600,xe">
                <v:stroke joinstyle="miter"/>
                <v:path gradientshapeok="t" o:connecttype="rect"/>
              </v:shapetype>
              <v:shape id="Textfeld 5" o:spid="_x0000_s1026"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g+QLgIAAF0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" stroked="f">
                <v:textbox style="mso-fit-shape-to-text:t" inset="0,0,0,0">
                  <w:txbxContent>
                    <w:p w:rsidR="002440F0" w:rsidRPr="00CD55F8" w:rsidRDefault="002440F0" w:rsidP="00CD55F8">
                      <w:pPr>
                        <w:pStyle w:val="FigureCaption"/>
                      </w:pPr>
                      <w:r>
                        <w:t>Figure 2: Representing the Shape of a Vehicle with Circles [].</w:t>
                      </w:r>
                    </w:p>
                  </w:txbxContent>
                </v:textbox>
                <w10:wrap type="topAndBottom"/>
              </v:shape>
            </w:pict>
          </mc:Fallback>
        </mc:AlternateContent>
      </w:r>
      <w:r w:rsidR="00C674EC">
        <w:rPr>
          <w:noProof/>
        </w:rPr>
        <w:drawing>
          <wp:anchor distT="0" distB="0" distL="114300" distR="114300" simplePos="0" relativeHeight="251661312" behindDoc="0" locked="0" layoutInCell="1" allowOverlap="1" wp14:anchorId="6B8501BF">
            <wp:simplePos x="0" y="0"/>
            <wp:positionH relativeFrom="margin">
              <wp:align>right</wp:align>
            </wp:positionH>
            <wp:positionV relativeFrom="paragraph">
              <wp:posOffset>1613241</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28950" cy="1370330"/>
                    </a:xfrm>
                    <a:prstGeom prst="rect">
                      <a:avLst/>
                    </a:prstGeom>
                  </pic:spPr>
                </pic:pic>
              </a:graphicData>
            </a:graphic>
          </wp:anchor>
        </w:drawing>
      </w:r>
      <w:r w:rsidR="00C674EC">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align>right</wp:align>
                </wp:positionH>
                <wp:positionV relativeFrom="paragraph">
                  <wp:posOffset>1295096</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D51A1" w:rsidRDefault="002440F0"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1" w:name="_CTVP00192aaa7e0b1024c84af9fca6ee57098c4"/>
                            <w:r>
                              <w:t>[]</w:t>
                            </w:r>
                            <w:bookmarkEnd w:id="11"/>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3D345" id="Textfeld 2" o:spid="_x0000_s1027" type="#_x0000_t202" style="position:absolute;left:0;text-align:left;margin-left:187.3pt;margin-top:102pt;width:238.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" stroked="f">
                <v:textbox style="mso-fit-shape-to-text:t" inset="0,0,0,0">
                  <w:txbxContent>
                    <w:p w:rsidR="002440F0" w:rsidRPr="008D51A1" w:rsidRDefault="002440F0"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2" w:name="_CTVP00192aaa7e0b1024c84af9fca6ee57098c4"/>
                      <w:r>
                        <w:t>[]</w:t>
                      </w:r>
                      <w:bookmarkEnd w:id="12"/>
                      <w:r>
                        <w:fldChar w:fldCharType="end"/>
                      </w:r>
                      <w:r>
                        <w:t>.</w:t>
                      </w:r>
                    </w:p>
                  </w:txbxContent>
                </v:textbox>
                <w10:wrap type="topAndBottom" anchorx="margin"/>
              </v:shape>
            </w:pict>
          </mc:Fallback>
        </mc:AlternateContent>
      </w:r>
      <w:r w:rsidR="00C674EC">
        <w:rPr>
          <w:noProof/>
        </w:rPr>
        <w:drawing>
          <wp:anchor distT="0" distB="0" distL="114300" distR="114300" simplePos="0" relativeHeight="251658240" behindDoc="0" locked="0" layoutInCell="1" allowOverlap="1" wp14:anchorId="6C0CBBC1">
            <wp:simplePos x="0" y="0"/>
            <wp:positionH relativeFrom="margin">
              <wp:align>right</wp:align>
            </wp:positionH>
            <wp:positionV relativeFrom="paragraph">
              <wp:posOffset>13534</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28950" cy="1339850"/>
                    </a:xfrm>
                    <a:prstGeom prst="rect">
                      <a:avLst/>
                    </a:prstGeom>
                  </pic:spPr>
                </pic:pic>
              </a:graphicData>
            </a:graphic>
            <wp14:sizeRelV relativeFrom="margin">
              <wp14:pctHeight>0</wp14:pctHeight>
            </wp14:sizeRelV>
          </wp:anchor>
        </w:drawing>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1) </w:t>
      </w:r>
      <w:r w:rsidR="0003669D" w:rsidRPr="009D2E04">
        <w:rPr>
          <w:color w:val="000000"/>
          <w:szCs w:val="18"/>
        </w:rPr>
        <w:t xml:space="preserve">but also must hold several constraints. According to </w:t>
      </w:r>
      <w:r w:rsidR="0003669D" w:rsidRPr="009D2E04">
        <w:rPr>
          <w:color w:val="000000"/>
          <w:szCs w:val="18"/>
        </w:rPr>
        <w:fldChar w:fldCharType="begin"/>
      </w:r>
      <w:r w:rsidR="00F36B5F">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03669D" w:rsidRPr="009D2E04">
        <w:rPr>
          <w:color w:val="000000"/>
          <w:szCs w:val="18"/>
        </w:rPr>
        <w:fldChar w:fldCharType="separate"/>
      </w:r>
      <w:bookmarkStart w:id="13" w:name="_CTVP001ee58c7eadf2b42c496e005e6ae91a13c"/>
      <w:r w:rsidR="00F36B5F">
        <w:rPr>
          <w:color w:val="000000"/>
          <w:szCs w:val="18"/>
        </w:rPr>
        <w:t>[4]</w:t>
      </w:r>
      <w:bookmarkEnd w:id="13"/>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non convex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F36B5F">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l08L1RleHQ+DQogICAgPC9UZXh0VW5pdD4NCiAgPC9UZXh0VW5pdHM+DQo8L1BsYWNlaG9sZGVyPg==</w:instrText>
      </w:r>
      <w:r w:rsidR="00D91F33">
        <w:fldChar w:fldCharType="separate"/>
      </w:r>
      <w:bookmarkStart w:id="14" w:name="_CTVP00108e050470d4e4ac49813b77082ea2382"/>
      <w:r w:rsidR="00F36B5F">
        <w:t>[1, p. 36]</w:t>
      </w:r>
      <w:bookmarkEnd w:id="14"/>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F36B5F">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62662">
        <w:fldChar w:fldCharType="separate"/>
      </w:r>
      <w:bookmarkStart w:id="15" w:name="_CTVP001663bf1312c9e489994fa982eb1b6f3cb"/>
      <w:r w:rsidR="00F36B5F">
        <w:t>[5, p. 2322]</w:t>
      </w:r>
      <w:bookmarkEnd w:id="15"/>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F36B5F">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475A6">
        <w:fldChar w:fldCharType="separate"/>
      </w:r>
      <w:bookmarkStart w:id="16" w:name="_CTVP001bde5f84fe70a4c489912f16d049e17c0"/>
      <w:r w:rsidR="00F36B5F">
        <w:t>[1]</w:t>
      </w:r>
      <w:bookmarkEnd w:id="16"/>
      <w:r w:rsidR="004475A6">
        <w:fldChar w:fldCharType="end"/>
      </w:r>
      <w:r w:rsidR="00C834EF">
        <w:t>.</w:t>
      </w:r>
    </w:p>
    <w:p w:rsidR="00C834EF" w:rsidRDefault="00C834EF" w:rsidP="00092BA4">
      <w:pPr>
        <w:pStyle w:val="Text"/>
        <w:keepLines/>
      </w:pPr>
    </w:p>
    <w:p w:rsidR="00C834EF" w:rsidRPr="0054353D" w:rsidRDefault="00C834EF" w:rsidP="00C834EF">
      <w:pPr>
        <w:pStyle w:val="Text"/>
        <w:keepLines/>
        <w:rPr>
          <w:b/>
        </w:rPr>
      </w:pPr>
      <w:r>
        <w:rPr>
          <w:b/>
        </w:rPr>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F36B5F">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Y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OC0zMV08L1RleHQ+DQogICAgPC9UZXh0VW5pdD4NCiAgPC9UZXh0VW5pdHM+DQo8L1BsYWNlaG9sZGVyPg==</w:instrText>
      </w:r>
      <w:r w:rsidR="00E43955">
        <w:fldChar w:fldCharType="separate"/>
      </w:r>
      <w:bookmarkStart w:id="17" w:name="_CTVP001e70a06d8f89e4229be5f5c76c667644c"/>
      <w:r w:rsidR="00F36B5F">
        <w:t>[6, pp. 28-31]</w:t>
      </w:r>
      <w:bookmarkEnd w:id="17"/>
      <w:r w:rsidR="00E43955">
        <w:fldChar w:fldCharType="end"/>
      </w:r>
      <w:r w:rsidR="00E43955">
        <w:t>.</w:t>
      </w:r>
    </w:p>
    <w:p w:rsidR="00E43955" w:rsidRDefault="00E43955" w:rsidP="00E43955">
      <w:pPr>
        <w:pStyle w:val="Text"/>
        <w:keepLines/>
      </w:pPr>
      <w:r>
        <w:rPr>
          <w:noProof/>
        </w:rPr>
        <w:lastRenderedPageBreak/>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96082A" w:rsidRDefault="002440F0"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2440F0" w:rsidRPr="0096082A" w:rsidRDefault="002440F0"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9"/>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2440F0"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further equation of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used.</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F36B5F">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fldChar w:fldCharType="separate"/>
      </w:r>
      <w:bookmarkStart w:id="18" w:name="_CTVP001920204b462234a8380e4841519dc9011"/>
      <w:r w:rsidR="00F36B5F">
        <w:t>[5]</w:t>
      </w:r>
      <w:bookmarkEnd w:id="18"/>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F36B5F">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34C7E">
        <w:fldChar w:fldCharType="separate"/>
      </w:r>
      <w:bookmarkStart w:id="19" w:name="_CTVP001499f9486783941ec918477c5bb87db33"/>
      <w:r w:rsidR="00F36B5F">
        <w:t>[5, p. 2322]</w:t>
      </w:r>
      <w:bookmarkEnd w:id="19"/>
      <w:r w:rsidR="00034C7E">
        <w:fldChar w:fldCharType="end"/>
      </w:r>
      <w:r w:rsidR="00034C7E">
        <w:t xml:space="preserve">. Due to my work experience with lateral controllers for trajectory tracking during my bachelor thesis, it 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4D6A26" w:rsidRDefault="002440F0" w:rsidP="004D6A26">
            <w:pPr>
              <w:pStyle w:val="Text"/>
              <w:keepLines/>
            </w:pPr>
            <m:oMathPara>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C55864" w:rsidRDefault="004D6A26" w:rsidP="004D6A26">
            <w:pPr>
              <w:pStyle w:val="Text"/>
              <w:keepLines/>
              <w:spacing w:line="360" w:lineRule="auto"/>
            </w:pPr>
            <m:oMathPara>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4D6A26" w:rsidRDefault="002440F0" w:rsidP="00C55864">
            <w:pPr>
              <w:pStyle w:val="Text"/>
              <w:keepLines/>
            </w:pPr>
            <m:oMathPara>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C55864" w:rsidRDefault="004D6A26" w:rsidP="00C55864">
            <w:pPr>
              <w:pStyle w:val="Text"/>
              <w:keepLines/>
            </w:pPr>
            <m:oMathPara>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values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0" w:name="_Hlk498284411"/>
                    <m:acc>
                      <m:accPr>
                        <m:chr m:val="̇"/>
                        <m:ctrlPr>
                          <w:rPr>
                            <w:rFonts w:ascii="Cambria Math" w:hAnsi="Cambria Math"/>
                            <w:i/>
                          </w:rPr>
                        </m:ctrlPr>
                      </m:accPr>
                      <m:e>
                        <m:r>
                          <w:rPr>
                            <w:rFonts w:ascii="Cambria Math" w:hAnsi="Cambria Math"/>
                            <w:lang w:val="el-GR"/>
                          </w:rPr>
                          <m:t>Ψ</m:t>
                        </m:r>
                      </m:e>
                    </m:acc>
                    <w:bookmarkEnd w:id="20"/>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1" w:name="_Hlk498284446"/>
                <m:r>
                  <m:rPr>
                    <m:sty m:val="p"/>
                  </m:rPr>
                  <w:rPr>
                    <w:rFonts w:ascii="Cambria Math" w:hAnsi="Cambria Math"/>
                    <w:color w:val="000000"/>
                    <w:sz w:val="18"/>
                    <w:szCs w:val="18"/>
                  </w:rPr>
                  <m:t>κ</m:t>
                </m:r>
              </m:oMath>
            </m:oMathPara>
            <w:bookmarkEnd w:id="21"/>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align>center</wp:align>
            </wp:positionH>
            <wp:positionV relativeFrom="paragraph">
              <wp:posOffset>231140</wp:posOffset>
            </wp:positionV>
            <wp:extent cx="2797200" cy="410400"/>
            <wp:effectExtent l="0" t="0" r="3175" b="889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7200" cy="410400"/>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2440F0"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 xml:space="preserve">will be calculated by the current position and the desired position of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F36B5F">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Ny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LCBwLiAzNF08L1RleHQ+DQogICAgPC9UZXh0VW5pdD4NCiAgPC9UZXh0VW5pdHM+DQo8L1BsYWNlaG9sZGVyPg==</w:instrText>
      </w:r>
      <w:r w:rsidR="00FF6216">
        <w:fldChar w:fldCharType="separate"/>
      </w:r>
      <w:bookmarkStart w:id="22" w:name="_CTVP0013b33bbb926934669a9367b2a2506e885"/>
      <w:r w:rsidR="00F36B5F">
        <w:t>[7, p. 34]</w:t>
      </w:r>
      <w:bookmarkEnd w:id="22"/>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2440F0"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gle at every moment</w:t>
      </w:r>
      <w:r w:rsidR="002A0A14">
        <w:t xml:space="preserve"> that keeps the vehicle as close as possible to the 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w:t>
      </w:r>
      <w:r>
        <w:lastRenderedPageBreak/>
        <w:t xml:space="preserve">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8320C6" w:rsidP="00E01B2B">
      <w:pPr>
        <w:pStyle w:val="Text"/>
      </w:pPr>
      <w:r>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rsidR="00F36B5F">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C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sIHAuIDJdPC9UZXh0Pg0KICAgIDwvVGV4dFVuaXQ+DQogIDwvVGV4dFVuaXRzPg0KPC9QbGFjZWhvbGRlcj4=</w:instrText>
      </w:r>
      <w:r w:rsidR="00763349">
        <w:fldChar w:fldCharType="separate"/>
      </w:r>
      <w:bookmarkStart w:id="23" w:name="_CTVP00146fe8d9cda444e3d854719b9af4f6a59"/>
      <w:r w:rsidR="00F36B5F">
        <w:t>[8, p. 2]</w:t>
      </w:r>
      <w:bookmarkEnd w:id="23"/>
      <w:r w:rsidR="00763349">
        <w:fldChar w:fldCharType="end"/>
      </w:r>
    </w:p>
    <w:p w:rsidR="00763349" w:rsidRDefault="00A319C5"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38500</wp:posOffset>
                </wp:positionH>
                <wp:positionV relativeFrom="paragraph">
                  <wp:posOffset>234315</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11CB4" w:rsidRDefault="002440F0"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4" w:name="_CTVP0014a0eb9d77b8641418ac236d8a211b1b0"/>
                            <w:r w:rsidRPr="00811CB4">
                              <w:rPr>
                                <w:iCs w:val="0"/>
                                <w:color w:val="auto"/>
                                <w:szCs w:val="20"/>
                              </w:rPr>
                              <w:t>[]</w:t>
                            </w:r>
                            <w:bookmarkEnd w:id="24"/>
                            <w:r w:rsidRPr="00811CB4">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5pt;margin-top:18.45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" stroked="f">
                <v:textbox style="mso-fit-shape-to-text:t" inset="0,0,0,0">
                  <w:txbxContent>
                    <w:p w:rsidR="002440F0" w:rsidRPr="00811CB4" w:rsidRDefault="002440F0"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5" w:name="_CTVP0014a0eb9d77b8641418ac236d8a211b1b0"/>
                      <w:r w:rsidRPr="00811CB4">
                        <w:rPr>
                          <w:iCs w:val="0"/>
                          <w:color w:val="auto"/>
                          <w:szCs w:val="20"/>
                        </w:rPr>
                        <w:t>[]</w:t>
                      </w:r>
                      <w:bookmarkEnd w:id="25"/>
                      <w:r w:rsidRPr="00811CB4">
                        <w:rPr>
                          <w:iCs w:val="0"/>
                          <w:color w:val="auto"/>
                          <w:szCs w:val="20"/>
                        </w:rPr>
                        <w:fldChar w:fldCharType="end"/>
                      </w:r>
                    </w:p>
                  </w:txbxContent>
                </v:textbox>
                <w10:wrap type="topAndBottom"/>
              </v:shape>
            </w:pict>
          </mc:Fallback>
        </mc:AlternateContent>
      </w:r>
      <w:r w:rsidR="00763349">
        <w:tab/>
        <w:t>Before end-to-end learning with CNN for self-driving cars is introduced, it is necessary to give a brief overview of CNN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7F2DFE" w:rsidRDefault="002440F0"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6" w:name="_CTVP0010fabae6edb724f69a09921ffdaabebc4"/>
                            <w:r w:rsidRPr="008C4F28">
                              <w:rPr>
                                <w:iCs w:val="0"/>
                                <w:color w:val="auto"/>
                                <w:szCs w:val="20"/>
                              </w:rPr>
                              <w:t>[]</w:t>
                            </w:r>
                            <w:bookmarkEnd w:id="26"/>
                            <w:r w:rsidRPr="008C4F28">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2440F0" w:rsidRPr="007F2DFE" w:rsidRDefault="002440F0"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7" w:name="_CTVP0010fabae6edb724f69a09921ffdaabebc4"/>
                      <w:r w:rsidRPr="008C4F28">
                        <w:rPr>
                          <w:iCs w:val="0"/>
                          <w:color w:val="auto"/>
                          <w:szCs w:val="20"/>
                        </w:rPr>
                        <w:t>[]</w:t>
                      </w:r>
                      <w:bookmarkEnd w:id="27"/>
                      <w:r w:rsidRPr="008C4F28">
                        <w:rPr>
                          <w:iCs w:val="0"/>
                          <w:color w:val="auto"/>
                          <w:szCs w:val="20"/>
                        </w:rPr>
                        <w:fldChar w:fldCharType="end"/>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images and this is why the architecture of CNNs needs to be best suited for this specific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images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2440F0"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F36B5F">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5LCBwcC4gMS0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tN108L1RleHQ+DQogICAgPC9UZXh0VW5pdD4NCiAgPC9UZXh0VW5pdHM+DQo8L1BsYWNlaG9sZGVyPg==</w:instrText>
      </w:r>
      <w:r w:rsidR="00B714C6">
        <w:fldChar w:fldCharType="separate"/>
      </w:r>
      <w:bookmarkStart w:id="28" w:name="_CTVP001d4cf746aeaaf4823abcfa731fd7242a3"/>
      <w:r w:rsidR="00F36B5F">
        <w:t>[9, pp. 1-7]</w:t>
      </w:r>
      <w:bookmarkEnd w:id="28"/>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matrix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F36B5F">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xL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xLTEzXTwvVGV4dD4NCiAgICA8L1RleHRVbml0Pg0KICA8L1RleHRVbml0cz4NCjwvUGxhY2Vob2xkZXI+</w:instrText>
      </w:r>
      <w:r w:rsidR="00816950">
        <w:fldChar w:fldCharType="separate"/>
      </w:r>
      <w:bookmarkStart w:id="29" w:name="_CTVP001460ef4fc06524e9b86c57e76e3021cbb"/>
      <w:r w:rsidR="00F36B5F">
        <w:t>[9, pp. 11-13]</w:t>
      </w:r>
      <w:bookmarkEnd w:id="29"/>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356283">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ZdPC9UZXh0Pg0KICAgIDwvVGV4dFVuaXQ+DQogIDwvVGV4dFVuaXRzPg0KPC9QbGFjZWhvbGRlcj4=</w:instrText>
      </w:r>
      <w:r w:rsidR="00356283">
        <w:fldChar w:fldCharType="separate"/>
      </w:r>
      <w:bookmarkStart w:id="30" w:name="_CTVP0014ff8d471a2624aea9903069e1fe4845c"/>
      <w:r w:rsidR="00356283">
        <w:t>[10, p. 6]</w:t>
      </w:r>
      <w:bookmarkEnd w:id="30"/>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11422A">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w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LCBwLiAxNF08L1RleHQ+DQogICAgPC9UZXh0VW5pdD4NCiAgPC9UZXh0VW5pdHM+DQo8L1BsYWNlaG9sZGVyPg==</w:instrText>
      </w:r>
      <w:r w:rsidR="0011422A">
        <w:fldChar w:fldCharType="separate"/>
      </w:r>
      <w:bookmarkStart w:id="31" w:name="_CTVP0012ce6df380c3244e993b0f8a924db7551"/>
      <w:r w:rsidR="0011422A">
        <w:t>[9, p. 14]</w:t>
      </w:r>
      <w:bookmarkEnd w:id="31"/>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717547">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wLT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wLTExXTwvVGV4dD4NCiAgICA8L1RleHRVbml0Pg0KICA8L1RleHRVbml0cz4NCjwvUGxhY2Vob2xkZXI+</w:instrText>
      </w:r>
      <w:r w:rsidR="00717547">
        <w:fldChar w:fldCharType="separate"/>
      </w:r>
      <w:bookmarkStart w:id="32" w:name="_CTVP0010df1c0844a584d0c862e5030fe47f080"/>
      <w:r w:rsidR="00717547">
        <w:t>[9, pp. 10-11]</w:t>
      </w:r>
      <w:bookmarkEnd w:id="32"/>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B7305B">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hdPC9UZXh0Pg0KICAgIDwvVGV4dFVuaXQ+DQogIDwvVGV4dFVuaXRzPg0KPC9QbGFjZWhvbGRlcj4=</w:instrText>
      </w:r>
      <w:r w:rsidR="00B7305B">
        <w:fldChar w:fldCharType="separate"/>
      </w:r>
      <w:bookmarkStart w:id="33" w:name="_CTVP001be90eed72bea4aa88c219fe1a7032e60"/>
      <w:r w:rsidR="00B7305B">
        <w:t>[10, p. 8]</w:t>
      </w:r>
      <w:bookmarkEnd w:id="33"/>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4" w:name="_CTVP001732b1915856c4a1685ecfd399909b9c5"/>
      <w:r w:rsidR="00A16550">
        <w:t>[11]</w:t>
      </w:r>
      <w:bookmarkEnd w:id="34"/>
      <w:r w:rsidR="00A16550">
        <w:fldChar w:fldCharType="end"/>
      </w:r>
    </w:p>
    <w:p w:rsidR="00A16550" w:rsidRDefault="00152B3A" w:rsidP="00A16550">
      <w:pPr>
        <w:pStyle w:val="SubsectionHeading"/>
      </w:pPr>
      <w:r>
        <w:t>NVIDEA’s PilotNet</w:t>
      </w:r>
    </w:p>
    <w:p w:rsidR="00A16550" w:rsidRDefault="00152B3A" w:rsidP="00A16550">
      <w:pPr>
        <w:pStyle w:val="Text"/>
      </w:pPr>
      <w:r>
        <w:t>After introducing the basic principles of CNNs, this chapter will focus on the method of NVIDEA, later called PilotNet</w:t>
      </w:r>
      <w:r w:rsidR="00CD32C4">
        <w:t xml:space="preserve"> </w:t>
      </w:r>
      <w:r w:rsidR="00DD2383">
        <w:rPr>
          <w:noProof/>
        </w:rPr>
        <w:lastRenderedPageBreak/>
        <mc:AlternateContent>
          <mc:Choice Requires="wps">
            <w:drawing>
              <wp:anchor distT="0" distB="0" distL="114300" distR="114300" simplePos="0" relativeHeight="251681792" behindDoc="0" locked="0" layoutInCell="1" allowOverlap="1" wp14:anchorId="6A5B7BAF" wp14:editId="52A4E0FC">
                <wp:simplePos x="0" y="0"/>
                <wp:positionH relativeFrom="column">
                  <wp:posOffset>3371850</wp:posOffset>
                </wp:positionH>
                <wp:positionV relativeFrom="paragraph">
                  <wp:posOffset>4308475</wp:posOffset>
                </wp:positionV>
                <wp:extent cx="3028950" cy="635"/>
                <wp:effectExtent l="0" t="0" r="0" b="0"/>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A864E3" w:rsidRDefault="002440F0" w:rsidP="00DD2383">
                            <w:pPr>
                              <w:pStyle w:val="Beschriftung"/>
                              <w:rPr>
                                <w:sz w:val="20"/>
                                <w:szCs w:val="20"/>
                              </w:rPr>
                            </w:pPr>
                            <w:r>
                              <w:t>Figure 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265.5pt;margin-top:339.25pt;width:2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" stroked="f">
                <v:textbox style="mso-fit-shape-to-text:t" inset="0,0,0,0">
                  <w:txbxContent>
                    <w:p w:rsidR="002440F0" w:rsidRPr="00A864E3" w:rsidRDefault="002440F0" w:rsidP="00DD2383">
                      <w:pPr>
                        <w:pStyle w:val="Beschriftung"/>
                        <w:rPr>
                          <w:sz w:val="20"/>
                          <w:szCs w:val="20"/>
                        </w:rPr>
                      </w:pPr>
                      <w:r>
                        <w:t>Figure 7: []</w:t>
                      </w:r>
                    </w:p>
                  </w:txbxContent>
                </v:textbox>
                <w10:wrap type="topAndBottom"/>
              </v:shape>
            </w:pict>
          </mc:Fallback>
        </mc:AlternateContent>
      </w:r>
      <w:r w:rsidR="00DD2383">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0</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4251325"/>
                    </a:xfrm>
                    <a:prstGeom prst="rect">
                      <a:avLst/>
                    </a:prstGeom>
                  </pic:spPr>
                </pic:pic>
              </a:graphicData>
            </a:graphic>
          </wp:anchor>
        </w:drawing>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5" w:name="_CTVP001ec9cea34d0134b1bb1a1b5aa4c11d6f4"/>
      <w:r w:rsidR="00CD32C4">
        <w:t>[12]</w:t>
      </w:r>
      <w:bookmarkEnd w:id="35"/>
      <w:r w:rsidR="00CD32C4">
        <w:fldChar w:fldCharType="end"/>
      </w:r>
      <w:r>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511457">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511457">
        <w:fldChar w:fldCharType="separate"/>
      </w:r>
      <w:bookmarkStart w:id="36" w:name="_CTVP0017a1cc9dd39224df3bec050b3e9ed7f4d"/>
      <w:r w:rsidR="00511457">
        <w:t>[8]</w:t>
      </w:r>
      <w:bookmarkEnd w:id="36"/>
      <w:r w:rsidR="00511457">
        <w:fldChar w:fldCharType="end"/>
      </w:r>
      <w:r w:rsidR="00511457">
        <w:t>.</w:t>
      </w:r>
    </w:p>
    <w:p w:rsidR="00EB2975" w:rsidRDefault="003B1384" w:rsidP="00763349">
      <w:pPr>
        <w:pStyle w:val="Text"/>
      </w:pPr>
      <w:r>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10730" w:rsidRDefault="002440F0" w:rsidP="00A71560">
                            <w:pPr>
                              <w:pStyle w:val="Beschriftung"/>
                              <w:rPr>
                                <w:noProof/>
                                <w:sz w:val="20"/>
                                <w:szCs w:val="20"/>
                              </w:rPr>
                            </w:pPr>
                            <w:r>
                              <w:t>Figure 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2440F0" w:rsidRPr="00810730" w:rsidRDefault="002440F0" w:rsidP="00A71560">
                      <w:pPr>
                        <w:pStyle w:val="Beschriftung"/>
                        <w:rPr>
                          <w:noProof/>
                          <w:sz w:val="20"/>
                          <w:szCs w:val="20"/>
                        </w:rPr>
                      </w:pPr>
                      <w:r>
                        <w:t>Figure 6 []</w:t>
                      </w:r>
                    </w:p>
                  </w:txbxContent>
                </v:textbox>
                <w10:wrap type="topAndBottom"/>
              </v:shape>
            </w:pict>
          </mc:Fallback>
        </mc:AlternateContent>
      </w:r>
      <w:r>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A71560">
        <w:t>Using backpropagation of the Torch 7 machine learning package</w:t>
      </w:r>
      <w:r>
        <w:t xml:space="preserve"> determines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As labels for the training data are the road type, the weather conditions and the driver’s activity used.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0D1F3C" w:rsidP="00763349">
      <w:pPr>
        <w:pStyle w:val="Text"/>
      </w:pPr>
      <w:r>
        <w:rPr>
          <w:noProof/>
        </w:rPr>
        <w:drawing>
          <wp:anchor distT="0" distB="0" distL="114300" distR="114300" simplePos="0" relativeHeight="251682816" behindDoc="0" locked="0" layoutInCell="1" allowOverlap="1" wp14:anchorId="1FF2E0BE">
            <wp:simplePos x="0" y="0"/>
            <wp:positionH relativeFrom="margin">
              <wp:align>right</wp:align>
            </wp:positionH>
            <wp:positionV relativeFrom="paragraph">
              <wp:posOffset>-2945130</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fldChar w:fldCharType="separate"/>
      </w:r>
      <w:bookmarkStart w:id="37" w:name="_CTVP001adcefd20eaaa4122b82c1f4ec47ab61a"/>
      <w:r>
        <w:t>[8]</w:t>
      </w:r>
      <w:bookmarkEnd w:id="37"/>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8" w:name="_CTVP001ea60b21c251c4ae788bf74acc42f6e49"/>
      <w:r w:rsidR="000603BA">
        <w:t>[12]</w:t>
      </w:r>
      <w:bookmarkEnd w:id="38"/>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61534B" w:rsidP="002E22E7">
      <w:pPr>
        <w:pStyle w:val="SectionHeading"/>
        <w:outlineLvl w:val="0"/>
      </w:pPr>
      <w:r>
        <w:rPr>
          <w:noProof/>
        </w:rPr>
        <w:lastRenderedPageBreak/>
        <w:drawing>
          <wp:anchor distT="0" distB="0" distL="114300" distR="114300" simplePos="0" relativeHeight="251683840" behindDoc="0" locked="0" layoutInCell="1" allowOverlap="1" wp14:anchorId="5862592D">
            <wp:simplePos x="0" y="0"/>
            <wp:positionH relativeFrom="column">
              <wp:posOffset>3371850</wp:posOffset>
            </wp:positionH>
            <wp:positionV relativeFrom="paragraph">
              <wp:posOffset>0</wp:posOffset>
            </wp:positionV>
            <wp:extent cx="3028950" cy="1007745"/>
            <wp:effectExtent l="0" t="0" r="0" b="190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8950" cy="1007745"/>
                    </a:xfrm>
                    <a:prstGeom prst="rect">
                      <a:avLst/>
                    </a:prstGeom>
                  </pic:spPr>
                </pic:pic>
              </a:graphicData>
            </a:graphic>
          </wp:anchor>
        </w:drawing>
      </w:r>
      <w:r w:rsidR="002E22E7">
        <w:t xml:space="preserve">Evaluation of the </w:t>
      </w:r>
      <w:r w:rsidR="0014225F">
        <w:t>Different A</w:t>
      </w:r>
      <w:r w:rsidR="002E22E7">
        <w:t>pproaches</w:t>
      </w:r>
    </w:p>
    <w:p w:rsidR="002E22E7" w:rsidRDefault="0061534B" w:rsidP="002E22E7">
      <w:pPr>
        <w:pStyle w:val="Text"/>
      </w:pPr>
      <w:r>
        <w:rPr>
          <w:noProof/>
        </w:rPr>
        <mc:AlternateContent>
          <mc:Choice Requires="wps">
            <w:drawing>
              <wp:anchor distT="0" distB="0" distL="114300" distR="114300" simplePos="0" relativeHeight="251685888" behindDoc="0" locked="0" layoutInCell="1" allowOverlap="1" wp14:anchorId="2ADCD5AE" wp14:editId="74FE33D2">
                <wp:simplePos x="0" y="0"/>
                <wp:positionH relativeFrom="column">
                  <wp:posOffset>3371850</wp:posOffset>
                </wp:positionH>
                <wp:positionV relativeFrom="paragraph">
                  <wp:posOffset>791845</wp:posOffset>
                </wp:positionV>
                <wp:extent cx="3028950" cy="635"/>
                <wp:effectExtent l="0" t="0" r="0" b="0"/>
                <wp:wrapTopAndBottom/>
                <wp:docPr id="13" name="Textfeld 13"/>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1319D8" w:rsidRPr="00F8471F" w:rsidRDefault="001319D8" w:rsidP="001319D8">
                            <w:pPr>
                              <w:pStyle w:val="Beschriftung"/>
                              <w:rPr>
                                <w:noProof/>
                                <w:sz w:val="20"/>
                                <w:szCs w:val="20"/>
                              </w:rPr>
                            </w:pPr>
                            <w:r>
                              <w:t xml:space="preserve">Figure </w:t>
                            </w:r>
                            <w:fldSimple w:instr=" SEQ Figure \* ARABIC ">
                              <w:r>
                                <w:rPr>
                                  <w:noProof/>
                                </w:rPr>
                                <w:t>1</w:t>
                              </w:r>
                            </w:fldSimple>
                            <w:r w:rsidR="00F37A5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CD5AE" id="Textfeld 13" o:spid="_x0000_s1033" type="#_x0000_t202" style="position:absolute;left:0;text-align:left;margin-left:265.5pt;margin-top:62.35pt;width:2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" stroked="f">
                <v:textbox style="mso-fit-shape-to-text:t" inset="0,0,0,0">
                  <w:txbxContent>
                    <w:p w:rsidR="001319D8" w:rsidRPr="00F8471F" w:rsidRDefault="001319D8" w:rsidP="001319D8">
                      <w:pPr>
                        <w:pStyle w:val="Beschriftung"/>
                        <w:rPr>
                          <w:noProof/>
                          <w:sz w:val="20"/>
                          <w:szCs w:val="20"/>
                        </w:rPr>
                      </w:pPr>
                      <w:r>
                        <w:t xml:space="preserve">Figure </w:t>
                      </w:r>
                      <w:fldSimple w:instr=" SEQ Figure \* ARABIC ">
                        <w:r>
                          <w:rPr>
                            <w:noProof/>
                          </w:rPr>
                          <w:t>1</w:t>
                        </w:r>
                      </w:fldSimple>
                      <w:r w:rsidR="00F37A56">
                        <w:t xml:space="preserve"> []</w:t>
                      </w:r>
                    </w:p>
                  </w:txbxContent>
                </v:textbox>
                <w10:wrap type="topAndBottom"/>
              </v:shape>
            </w:pict>
          </mc:Fallback>
        </mc:AlternateContent>
      </w:r>
      <w:r w:rsidR="00194927">
        <w:t>After introducing two different approaches for the determination of a steering angle for a self-driving car</w:t>
      </w:r>
      <w:r w:rsidR="003E0FEA">
        <w:t>,</w:t>
      </w:r>
      <w:r w:rsidR="00194927">
        <w:t xml:space="preserve"> </w:t>
      </w:r>
      <w:r w:rsidR="00B46593">
        <w:t xml:space="preserve">this paragraph of the paper focuses on the evaluation of both. </w:t>
      </w:r>
      <w:r w:rsidR="00F518AF">
        <w:t xml:space="preserve">More specifically, priority is given to the individual advantages and disadvantages of the approaches. Moreover, the approaches will be assessed how well they achieve the overall goal to keep the vehicle on a lane or make the vehicle following a desired path. </w:t>
      </w:r>
      <w:r w:rsidR="00A551A0">
        <w:t>Conclusively, the inclusion in the complete system architecture of an autonomous vehicle will be considered.</w:t>
      </w:r>
    </w:p>
    <w:p w:rsidR="00D373A8" w:rsidRDefault="00D373A8" w:rsidP="00D373A8">
      <w:pPr>
        <w:pStyle w:val="SubsectionHeading"/>
      </w:pPr>
      <w:r>
        <w:t xml:space="preserve">Evaluation </w:t>
      </w:r>
      <w:r w:rsidR="003E0FEA">
        <w:t xml:space="preserve">of </w:t>
      </w:r>
      <w:r w:rsidR="00453184">
        <w:t>Modules within the Typical Hierarchical System Design of Autonomous Vehicles</w:t>
      </w:r>
    </w:p>
    <w:p w:rsidR="00D373A8" w:rsidRDefault="003E0FEA" w:rsidP="00D373A8">
      <w:pPr>
        <w:pStyle w:val="Text"/>
      </w:pPr>
      <w:r>
        <w:t xml:space="preserve">Hierarchical system designs of self-driving cars consist of a path </w:t>
      </w:r>
      <w:r w:rsidR="00107626">
        <w:t xml:space="preserve">or trajectory </w:t>
      </w:r>
      <w:r>
        <w:t>planning</w:t>
      </w:r>
      <w:r w:rsidR="00107626">
        <w:t xml:space="preserve"> module and a trajectory tracking module. The first one creates the desired path for the latter one. </w:t>
      </w:r>
      <w:r w:rsidR="00A227DB">
        <w:t xml:space="preserve">At first, the methods for both of these tasks </w:t>
      </w:r>
      <w:r w:rsidR="0061534B">
        <w:t>are</w:t>
      </w:r>
      <w:r w:rsidR="00A227DB">
        <w:t xml:space="preserve"> evaluated separately </w:t>
      </w:r>
      <w:r w:rsidR="0081701F">
        <w:t>and afterwards an assessment of both modules in the hierarchical system design will be done.</w:t>
      </w:r>
    </w:p>
    <w:p w:rsidR="0081701F" w:rsidRDefault="0081701F" w:rsidP="00D373A8">
      <w:pPr>
        <w:pStyle w:val="Text"/>
      </w:pPr>
    </w:p>
    <w:p w:rsidR="0081701F" w:rsidRPr="0054353D" w:rsidRDefault="0081701F" w:rsidP="0081701F">
      <w:pPr>
        <w:pStyle w:val="Text"/>
        <w:keepLines/>
        <w:rPr>
          <w:b/>
        </w:rPr>
      </w:pPr>
      <w:r>
        <w:rPr>
          <w:b/>
        </w:rPr>
        <w:t xml:space="preserve">Evaluation of </w:t>
      </w:r>
      <w:r w:rsidR="00453184">
        <w:rPr>
          <w:b/>
        </w:rPr>
        <w:t xml:space="preserve">the </w:t>
      </w:r>
      <w:r>
        <w:rPr>
          <w:b/>
        </w:rPr>
        <w:t>Trajectory Planning for Bertha</w:t>
      </w:r>
    </w:p>
    <w:p w:rsidR="00ED7A10" w:rsidRDefault="00970544" w:rsidP="0081701F">
      <w:pPr>
        <w:pStyle w:val="Text"/>
      </w:pPr>
      <w:r>
        <w:t xml:space="preserve">The </w:t>
      </w:r>
      <w:r w:rsidR="002440F0">
        <w:t xml:space="preserve">introduced method for trajectory planning by </w:t>
      </w:r>
      <w:r w:rsidR="002440F0">
        <w:fldChar w:fldCharType="begin"/>
      </w:r>
      <w:r w:rsidR="002440F0">
        <w:instrText>ADDIN CITAVI.PLACEHOLDER 6a30e34a-d6b8-4e54-942c-6e0e0ed0380b PFBsYWNlaG9sZGVyPg0KICA8QWRkSW5WZXJzaW9uPjUuMy4xLjA8L0FkZEluVmVyc2lvbj4NCiAgPElkPjZhMzBlMzRhLWQ2YjgtNGU1NC05NDJjLTZlMGUwZWQwMzgwYjwvSWQ+DQogIDxFbnRyaWVzPg0KICAgIDxFbnRyeT4NCiAgICAgIDxJZD40NWI2MzI0OS1iYzU5LTQ5ZjMtYmRmMy0yMzVhODgyZDFkZD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2440F0">
        <w:fldChar w:fldCharType="separate"/>
      </w:r>
      <w:bookmarkStart w:id="39" w:name="_CTVP0016a30e34ad6b84e54942c6e0e0ed0380b"/>
      <w:r w:rsidR="002440F0">
        <w:t>[4]</w:t>
      </w:r>
      <w:bookmarkEnd w:id="39"/>
      <w:r w:rsidR="002440F0">
        <w:fldChar w:fldCharType="end"/>
      </w:r>
      <w:r w:rsidR="002440F0">
        <w:t xml:space="preserve"> is applied on the Bertha-Benz-Memorial-Route, which connects two cities in Germany and </w:t>
      </w:r>
      <w:r w:rsidR="00A40762">
        <w:t xml:space="preserve">has a total distance of 100 km. </w:t>
      </w:r>
    </w:p>
    <w:p w:rsidR="0081701F" w:rsidRDefault="00ED7A10" w:rsidP="0081701F">
      <w:pPr>
        <w:pStyle w:val="Text"/>
      </w:pPr>
      <w:r>
        <w:tab/>
      </w:r>
      <w:r w:rsidR="00A40762">
        <w:t xml:space="preserve">The authors themselves </w:t>
      </w:r>
      <w:r>
        <w:t>concluded</w:t>
      </w:r>
      <w:r w:rsidR="00A40762">
        <w:t xml:space="preserve"> that this method could handle all the problems during the drive</w:t>
      </w:r>
      <w:r>
        <w:t xml:space="preserve">. For instance, the system reduces the speed in sharp turns or in tight bends. </w:t>
      </w:r>
      <w:r w:rsidR="000F0D4E">
        <w:t xml:space="preserve">For the passengers, the driving style imitated a natural behavior and seemed to them very pleasant. In spite of this, the authors highlighted some limitations of the method. </w:t>
      </w:r>
      <w:r w:rsidR="00AC3999">
        <w:t xml:space="preserve">Problems in the context of combinatorial aspects occur. Given these aspects just little importance at the beginning of the project, the authors figured out that combinatorial skills are necessary </w:t>
      </w:r>
      <w:r w:rsidR="001319D8">
        <w:t xml:space="preserve">to tackle all the problems during a drive. Figure </w:t>
      </w:r>
      <w:r w:rsidR="001319D8" w:rsidRPr="00F37A56">
        <w:rPr>
          <w:color w:val="FF0000"/>
        </w:rPr>
        <w:t>X</w:t>
      </w:r>
      <w:r w:rsidR="001319D8">
        <w:t xml:space="preserve"> shows a situation in which these skills </w:t>
      </w:r>
      <w:r w:rsidR="00F37A56">
        <w:t xml:space="preserve">must be used. Due to the obstacle the street is narrowed. The local method has calculated the trajectory, the black curve, </w:t>
      </w:r>
      <w:r w:rsidR="00423EBE">
        <w:t>but it is important to consider the other vehicle in black. The own vehicle, in red, can either enter and pass the obstacle before the other vehicle enters the section or after the other vehicle passed it. T</w:t>
      </w:r>
      <w:r w:rsidR="00E1558B">
        <w:t xml:space="preserve">his means that two discrete classes of solution exist and according to the authors the local method is not able to guarantee that it will choose the correct class. Additionally, it is possible that </w:t>
      </w:r>
      <w:r w:rsidR="008F34C0">
        <w:t>the method does not find a way out of</w:t>
      </w:r>
      <w:r w:rsidR="00AA729E">
        <w:t xml:space="preserve"> an</w:t>
      </w:r>
      <w:r w:rsidR="008F34C0">
        <w:t xml:space="preserve"> invalid state. </w:t>
      </w:r>
      <w:r w:rsidR="00AA729E">
        <w:t xml:space="preserve">During the drive, ad hoc decisions for one of the classes were made to solve these problems, considering different measurements. </w:t>
      </w:r>
      <w:r w:rsidR="005C09D6">
        <w:t xml:space="preserve">Further work needs to be done, however, on these discrete decisions that were also used for merging. To handle all the different situations during a drive, a combinatorial method must </w:t>
      </w:r>
      <w:r w:rsidR="0022145D">
        <w:t>complement the local method</w:t>
      </w:r>
      <w:r w:rsidR="00710D01">
        <w:t xml:space="preserve">. </w:t>
      </w:r>
      <w:r w:rsidR="00710D01">
        <w:fldChar w:fldCharType="begin"/>
      </w:r>
      <w:r w:rsidR="00710D01">
        <w:instrText>ADDIN CITAVI.PLACEHOLDER b27d64c3-3922-4537-a290-73c6635657aa PFBsYWNlaG9sZGVyPg0KICA8QWRkSW5WZXJzaW9uPjUuMy4xLjA8L0FkZEluVmVyc2lvbj4NCiAgPElkPmIyN2Q2NGMzLTM5MjItNDUzNy1hMjkwLTczYzY2MzU2NTdhYTwvSWQ+DQogIDxFbnRyaWVzPg0KICAgIDxFbnRyeT4NCiAgICAgIDxJZD4xNjhmYjY0OS05NDA0LTRjNzMtYjMxYy1kOTllMWNiMDg2MjQ8L0lkPg0KICAgICAgPFBhZ2VSYW5nZT48IVtDREFUQVs8c3A+DQogIDxuPjQ1Nzwvbj4NCiAgPGluPnRydWU8L2luPg0KICA8b3M+NDU3PC9vcz4NCiAgPHBzPjQ1NzwvcHM+DQo8L3NwPg0KPG9zPjQ1Nzwvb3M+XV0+PC9QYWdlUmFuZ2U+DQogICAgICA8U3RhcnRQYWdlPjQ1Nz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3XTwvVGV4dD4NCiAgICA8L1RleHRVbml0Pg0KICA8L1RleHRVbml0cz4NCjwvUGxhY2Vob2xkZXI+</w:instrText>
      </w:r>
      <w:r w:rsidR="00710D01">
        <w:fldChar w:fldCharType="separate"/>
      </w:r>
      <w:bookmarkStart w:id="40" w:name="_CTVP001b27d64c339224537a29073c6635657aa"/>
      <w:r w:rsidR="00710D01">
        <w:t>[4, p. 457]</w:t>
      </w:r>
      <w:bookmarkEnd w:id="40"/>
      <w:r w:rsidR="00710D01">
        <w:fldChar w:fldCharType="end"/>
      </w:r>
    </w:p>
    <w:p w:rsidR="00710D01" w:rsidRDefault="00710D01" w:rsidP="0081701F">
      <w:pPr>
        <w:pStyle w:val="Text"/>
      </w:pPr>
      <w:r>
        <w:tab/>
        <w:t xml:space="preserve">The discussion of the authors of the local </w:t>
      </w:r>
      <w:r w:rsidR="00F93A03">
        <w:t xml:space="preserve">trajectory planning method shows that the proposed method is not perfect. Even if they claim that the method works excellent in most of the scenarios, in which no combinatorial decision is needed, </w:t>
      </w:r>
      <w:r w:rsidR="00B2199F">
        <w:t xml:space="preserve">handling </w:t>
      </w:r>
      <w:r w:rsidR="00153368">
        <w:t xml:space="preserve">the critical situations </w:t>
      </w:r>
      <w:r w:rsidR="00B2199F">
        <w:t>well is</w:t>
      </w:r>
      <w:r w:rsidR="00153368">
        <w:t xml:space="preserve"> crucial for the success of autonomous vehicles and for the safety of every involved person. </w:t>
      </w:r>
      <w:r w:rsidR="00B2199F">
        <w:t>Path planning</w:t>
      </w:r>
      <w:r w:rsidR="00EC2A7A">
        <w:t xml:space="preserve"> in form of solving an optimization problem</w:t>
      </w:r>
      <w:r w:rsidR="00B2199F">
        <w:t xml:space="preserve"> can be a computational expensive task because </w:t>
      </w:r>
      <w:r w:rsidR="00EC2A7A">
        <w:t xml:space="preserve">the solution space can be very </w:t>
      </w:r>
      <w:r w:rsidR="00E445A0">
        <w:t>large,</w:t>
      </w:r>
      <w:r w:rsidR="00EC2A7A">
        <w:t xml:space="preserve"> and it should be prevented that the methods gets stuck in local optima. </w:t>
      </w:r>
      <w:r w:rsidR="00E445A0">
        <w:t xml:space="preserve">Setting up the constraints for an optimization problem in such a way, like it is done in </w:t>
      </w:r>
      <w:r w:rsidR="00E445A0">
        <w:fldChar w:fldCharType="begin"/>
      </w:r>
      <w:r w:rsidR="00E445A0">
        <w:instrText>ADDIN CITAVI.PLACEHOLDER 3dd37eaa-e1e8-43e6-8fd0-3c681b99fcc7 PFBsYWNlaG9sZGVyPg0KICA8QWRkSW5WZXJzaW9uPjUuMy4xLjA8L0FkZEluVmVyc2lvbj4NCiAgPElkPjNkZDM3ZWFhLWUxZTgtNDNlNi04ZmQwLTNjNjgxYjk5ZmNjNzwvSWQ+DQogIDxFbnRyaWVzPg0KICAgIDxFbnRyeT4NCiAgICAgIDxJZD40ZDUyZWFkYi1hZjliLTRiNWUtODVlNC0wOTgwM2VkZmUyZTI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E445A0">
        <w:fldChar w:fldCharType="separate"/>
      </w:r>
      <w:bookmarkStart w:id="41" w:name="_CTVP0013dd37eaae1e843e68fd03c681b99fcc7"/>
      <w:r w:rsidR="00E445A0">
        <w:t>[4]</w:t>
      </w:r>
      <w:bookmarkEnd w:id="41"/>
      <w:r w:rsidR="00E445A0">
        <w:fldChar w:fldCharType="end"/>
      </w:r>
      <w:r w:rsidR="00E445A0">
        <w:t xml:space="preserve">, that the only optimum is the global optimum needs a lot of expertise and experience in this field of research. </w:t>
      </w:r>
      <w:r w:rsidR="00C022F4">
        <w:t xml:space="preserve">However, once it is ensured that this is achieved, the optimization problem can be solved in short period of time. This is essential for programs that have to run within a fraction of a second and </w:t>
      </w:r>
      <w:r w:rsidR="005B530F">
        <w:t xml:space="preserve">must ensure that it finds a good solution within this time. Neglecting the critical situations in which combinatorial decisions are needed, the introduced method is successful in most of the driving scenarios. Planning the path and considering the velocity </w:t>
      </w:r>
      <w:r w:rsidR="00822CE7">
        <w:t>is very complex but useful to avoid accidents</w:t>
      </w:r>
      <w:r w:rsidR="00032394">
        <w:t xml:space="preserve">. The different constraints of the method also result in smooth and natural trajectories. This is significant because </w:t>
      </w:r>
      <w:r w:rsidR="00BF73E3">
        <w:t xml:space="preserve">people have to trust the autonomous </w:t>
      </w:r>
      <w:r w:rsidR="00174350">
        <w:t>vehicle,</w:t>
      </w:r>
      <w:r w:rsidR="00BF73E3">
        <w:t xml:space="preserve"> and no one will enter a car that acts strange from the passenger’s perspective and conveys a insecure </w:t>
      </w:r>
      <w:r w:rsidR="00E06E0B">
        <w:t>feeling.</w:t>
      </w:r>
    </w:p>
    <w:p w:rsidR="00174350" w:rsidRDefault="00174350" w:rsidP="0081701F">
      <w:pPr>
        <w:pStyle w:val="Text"/>
      </w:pPr>
    </w:p>
    <w:p w:rsidR="00174350" w:rsidRPr="0054353D" w:rsidRDefault="00174350" w:rsidP="00174350">
      <w:pPr>
        <w:pStyle w:val="Text"/>
        <w:keepLines/>
        <w:rPr>
          <w:b/>
        </w:rPr>
      </w:pPr>
      <w:r>
        <w:rPr>
          <w:b/>
        </w:rPr>
        <w:t xml:space="preserve">Evaluation of the </w:t>
      </w:r>
      <w:r>
        <w:rPr>
          <w:b/>
        </w:rPr>
        <w:t>Trajectory Tracking</w:t>
      </w:r>
    </w:p>
    <w:p w:rsidR="00174350" w:rsidRDefault="00E21D4A" w:rsidP="00174350">
      <w:pPr>
        <w:pStyle w:val="Text"/>
      </w:pPr>
      <w:r>
        <w:t xml:space="preserve">For tracking the desired trajectory, a method by </w:t>
      </w:r>
      <w:r w:rsidR="00545131">
        <w:fldChar w:fldCharType="begin"/>
      </w:r>
      <w:r w:rsidR="00545131">
        <w:instrText>ADDIN CITAVI.PLACEHOLDER 19ad9b62-d513-4c4d-a8ca-d0ae31ecb6f5 PFBsYWNlaG9sZGVyPg0KICA8QWRkSW5WZXJzaW9uPjUuMy4xLjA8L0FkZEluVmVyc2lvbj4NCiAgPElkPjE5YWQ5YjYyLWQ1MTMtNGM0ZC1hOGNhLWQwYWUzMWVjYjZmNTwvSWQ+DQogIDxFbnRyaWVzPg0KICAgIDxFbnRyeT4NCiAgICAgIDxJZD5hMDk0MzA4Ni1hMWI1LTQ5YmUtODRjZi1iNzQzOGJlMzk2ODg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545131">
        <w:fldChar w:fldCharType="separate"/>
      </w:r>
      <w:bookmarkStart w:id="42" w:name="_CTVP00119ad9b62d5134c4da8cad0ae31ecb6f5"/>
      <w:r w:rsidR="00545131">
        <w:t>[5]</w:t>
      </w:r>
      <w:bookmarkEnd w:id="42"/>
      <w:r w:rsidR="00545131">
        <w:fldChar w:fldCharType="end"/>
      </w:r>
      <w:r w:rsidR="00545131">
        <w:t xml:space="preserve"> using the principle of Immersion and Invariance was introduced. The goal of the controller is to keep the vehicle as close as possible to the desired path</w:t>
      </w:r>
      <w:r w:rsidR="00743F32">
        <w:t xml:space="preserve"> and to minimize the deviation between the angle of the road and the yaw angle of the vehicle.</w:t>
      </w:r>
    </w:p>
    <w:p w:rsidR="00743F32" w:rsidRPr="006C618E" w:rsidRDefault="00743F32" w:rsidP="00174350">
      <w:pPr>
        <w:pStyle w:val="Text"/>
      </w:pPr>
      <w:r>
        <w:tab/>
        <w:t xml:space="preserve">Simulation results provided by the authors show that the controller performs well in different kind of situations. However, different steps of improvement were necessary to achieve this level of performance. </w:t>
      </w:r>
      <w:r w:rsidR="00E3142B">
        <w:t>The last version of the controller, limits the lateral error from the desired path to less than 5 cm for two specific driving scenarios. In the first scenario the speed is constant (</w:t>
      </w:r>
      <w:r w:rsidR="00C855F5">
        <w:t>13.5m/s) and the maximal lateral acceleration is 4m/s</w:t>
      </w:r>
      <w:r w:rsidR="00C855F5" w:rsidRPr="00C855F5">
        <w:rPr>
          <w:vertAlign w:val="superscript"/>
        </w:rPr>
        <w:t>2</w:t>
      </w:r>
      <w:r w:rsidR="00C855F5">
        <w:t xml:space="preserve">. The latter has a huge influence on the dynamic behavior of the vehicle. Until a </w:t>
      </w:r>
      <w:r w:rsidR="003B7D40">
        <w:t>value of 3 to 4</w:t>
      </w:r>
      <w:r w:rsidR="003B7D40">
        <w:t>m/s</w:t>
      </w:r>
      <w:r w:rsidR="003B7D40" w:rsidRPr="00C855F5">
        <w:rPr>
          <w:vertAlign w:val="superscript"/>
        </w:rPr>
        <w:t>2</w:t>
      </w:r>
      <w:r w:rsidR="003B7D40">
        <w:t xml:space="preserve"> the vehicle dynamics are linear and the equations for </w:t>
      </w:r>
      <w:r w:rsidR="003B7D40">
        <w:lastRenderedPageBreak/>
        <w:t xml:space="preserve">the used vehicle models are still valid. If the lateral acceleration exceeds this value, it is not possible to describe the vehicle dynamics with relative simple equations. </w:t>
      </w:r>
      <w:r w:rsidR="00466629">
        <w:t xml:space="preserve">The behavior is more </w:t>
      </w:r>
      <w:r w:rsidR="00793634">
        <w:t>unpredictable,</w:t>
      </w:r>
      <w:r w:rsidR="00466629">
        <w:t xml:space="preserve"> and the vehicle models </w:t>
      </w:r>
      <w:r w:rsidR="00793634">
        <w:t>loses</w:t>
      </w:r>
      <w:r w:rsidR="00466629">
        <w:t xml:space="preserve"> validity and the controller could </w:t>
      </w:r>
      <w:r w:rsidR="00793634">
        <w:t xml:space="preserve">struggle with keeping the vehicle on the road. Other controllers, like most of the model predictive controllers, </w:t>
      </w:r>
      <w:r w:rsidR="00EC077A">
        <w:t xml:space="preserve">have to be designed for a certain velocity and deviations from the desired path increase when the actual velocity differs more from the initial velocity. Because of these two reasons, the second test track is </w:t>
      </w:r>
      <w:r w:rsidR="006C618E">
        <w:t xml:space="preserve">simulated </w:t>
      </w:r>
      <w:r w:rsidR="00EC077A">
        <w:t>with a velocity between 5 and 25m/s and a maximal lateral acceleration of 5</w:t>
      </w:r>
      <w:r w:rsidR="006C618E" w:rsidRPr="006C618E">
        <w:t xml:space="preserve"> </w:t>
      </w:r>
      <w:r w:rsidR="006C618E">
        <w:t>m/s</w:t>
      </w:r>
      <w:r w:rsidR="006C618E" w:rsidRPr="00C855F5">
        <w:rPr>
          <w:vertAlign w:val="superscript"/>
        </w:rPr>
        <w:t>2</w:t>
      </w:r>
      <w:r w:rsidR="006C618E">
        <w:t xml:space="preserve">. </w:t>
      </w:r>
      <w:bookmarkStart w:id="43" w:name="_GoBack"/>
      <w:bookmarkEnd w:id="43"/>
    </w:p>
    <w:p w:rsidR="0081701F" w:rsidRDefault="0081701F" w:rsidP="00D373A8">
      <w:pPr>
        <w:pStyle w:val="Text"/>
      </w:pP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End-to-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F36B5F">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F36B5F">
        <w:fldChar w:fldCharType="separate"/>
      </w:r>
      <w:bookmarkStart w:id="44" w:name="_CTVP0016fb2c5c3c59d4da495cbe3d0a30e6f43"/>
      <w:r w:rsidR="00F36B5F">
        <w:t>[8]</w:t>
      </w:r>
      <w:bookmarkEnd w:id="44"/>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 xml:space="preserve">design or think of specific features. Moreover, CNN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5" w:name="_CTVP0013e422926fb9148c8b21880a35ce1607c"/>
      <w:r w:rsidR="0087645F">
        <w:t>[12]</w:t>
      </w:r>
      <w:bookmarkEnd w:id="45"/>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high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 xml:space="preserve">Nevertheless, the results have </w:t>
      </w:r>
      <w:r w:rsidR="00387F83">
        <w:t>shown that it is possible to build and train CNNs in such a way that they can keep the lane and calculate an appropriate steering angle. According to [spectrum.ieee</w:t>
      </w:r>
      <w:r w:rsidR="00260445">
        <w:t>], a further advantage of end-to-end learning is the robustness of the</w:t>
      </w:r>
      <w:r w:rsidR="00101094">
        <w:t xml:space="preserve"> system against sensor failure.</w:t>
      </w:r>
    </w:p>
    <w:p w:rsidR="00101094" w:rsidRDefault="00101094" w:rsidP="002C1AC9">
      <w:pPr>
        <w:pStyle w:val="Text"/>
      </w:pPr>
      <w:r>
        <w:tab/>
        <w:t xml:space="preserve">Regarding to the architecture of the network, it is still very difficult to choose a good </w:t>
      </w:r>
      <w:r w:rsidR="00FF2F0C">
        <w:t>design and thus expert knowledge is required. So far, no tool exists to determine the op</w:t>
      </w:r>
      <w:r w:rsidR="006E1FB8">
        <w:t xml:space="preserve">timal structure of the network and once the design is chosen, </w:t>
      </w:r>
      <w:r w:rsidR="00971026">
        <w:t xml:space="preserve">there is no flexibility and only the parameters can be trained. The training itself needs a lot of computational power and for this expensive GPUs are necessary. </w:t>
      </w:r>
      <w:r w:rsidR="00AC1F95">
        <w:t xml:space="preserve">Another aspect to mention is the </w:t>
      </w:r>
      <w:r w:rsidR="0053335E">
        <w:t xml:space="preserve">black box behavior of CNNs. It is not easy to understand how a convolutional neural network works in detail and why it e.g. computed this particular steering angle. </w:t>
      </w:r>
      <w:r w:rsidR="00904D83">
        <w:t>This is e</w:t>
      </w:r>
      <w:r w:rsidR="0053335E">
        <w:t xml:space="preserve">specially for debugging purposes </w:t>
      </w:r>
      <w:r w:rsidR="00904D83">
        <w:t xml:space="preserve">a disadvantage. </w:t>
      </w:r>
      <w:r w:rsidR="00B92B04">
        <w:t>Additionally,</w:t>
      </w:r>
      <w:r w:rsidR="00904D83">
        <w:t xml:space="preserve"> there are no safety standards defined yet, which are necessary to guarantee a safe behavior during</w:t>
      </w:r>
      <w:r w:rsidR="00E55546">
        <w:t xml:space="preserve"> a drive.</w:t>
      </w:r>
    </w:p>
    <w:p w:rsidR="003E0FEA" w:rsidRDefault="003E0FEA" w:rsidP="002C1AC9">
      <w:pPr>
        <w:pStyle w:val="Text"/>
      </w:pPr>
    </w:p>
    <w:p w:rsidR="003E0FEA" w:rsidRDefault="003E0FEA" w:rsidP="002C1AC9">
      <w:pPr>
        <w:pStyle w:val="Text"/>
      </w:pPr>
      <w:r>
        <w:t>Is whole system considered?</w:t>
      </w: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E041A8" w:rsidRDefault="00E041A8" w:rsidP="00E041A8">
      <w:pPr>
        <w:pStyle w:val="SectionHeading"/>
        <w:outlineLvl w:val="0"/>
      </w:pPr>
      <w:r>
        <w:t>Margins</w:t>
      </w:r>
    </w:p>
    <w:p w:rsidR="00E041A8" w:rsidRDefault="00E041A8">
      <w:pPr>
        <w:pStyle w:val="Text"/>
      </w:pPr>
      <w:r>
        <w:lastRenderedPageBreak/>
        <w:t xml:space="preserve">Papers </w:t>
      </w:r>
      <w:r>
        <w:rPr>
          <w:b/>
        </w:rPr>
        <w:t xml:space="preserve">must </w:t>
      </w:r>
      <w:r>
        <w:t>be printed in two-column format on 8-1⁄2 x</w:t>
      </w:r>
      <w:r w:rsidR="00F13F95">
        <w:t xml:space="preserve"> </w:t>
      </w:r>
      <w:r>
        <w:t>11 inch</w:t>
      </w:r>
      <w:r w:rsidR="00F13F95">
        <w:t xml:space="preserve"> </w:t>
      </w:r>
      <w:r>
        <w:t>paper. The margins if you use 8-1/2 x 11</w:t>
      </w:r>
      <w:r w:rsidR="00F13F95">
        <w:t xml:space="preserve"> </w:t>
      </w:r>
      <w:r>
        <w:t xml:space="preserve">inch paper must be </w:t>
      </w:r>
      <w:r>
        <w:rPr>
          <w:b/>
        </w:rPr>
        <w:t xml:space="preserve">exactly </w:t>
      </w:r>
      <w:r>
        <w:t>as follows:</w:t>
      </w:r>
    </w:p>
    <w:p w:rsidR="00E041A8" w:rsidRDefault="00E041A8">
      <w:pPr>
        <w:pStyle w:val="BulletedList"/>
      </w:pPr>
      <w:r>
        <w:t>• Top margin: 3⁄4 of an inch</w:t>
      </w:r>
    </w:p>
    <w:p w:rsidR="00E041A8" w:rsidRDefault="00E041A8">
      <w:pPr>
        <w:pStyle w:val="BulletedList"/>
      </w:pPr>
      <w:r>
        <w:t>• Left margin: 3⁄4 inch</w:t>
      </w:r>
    </w:p>
    <w:p w:rsidR="00E041A8" w:rsidRDefault="00E041A8">
      <w:pPr>
        <w:pStyle w:val="BulletedList"/>
      </w:pPr>
      <w:r>
        <w:t>• Right margin: 3⁄4 inch</w:t>
      </w:r>
    </w:p>
    <w:p w:rsidR="00E041A8" w:rsidRDefault="00E041A8">
      <w:pPr>
        <w:pStyle w:val="BulletedList"/>
      </w:pPr>
      <w:r>
        <w:t>• Bottom margin: 1-1⁄4 inches</w:t>
      </w:r>
    </w:p>
    <w:p w:rsidR="00E041A8" w:rsidRDefault="00E041A8">
      <w:pPr>
        <w:pStyle w:val="Text"/>
      </w:pPr>
      <w:r>
        <w:t>The actual image size for your paper (minus margins) is 7</w:t>
      </w:r>
    </w:p>
    <w:p w:rsidR="00E041A8" w:rsidRDefault="00E041A8" w:rsidP="00F13F95">
      <w:pPr>
        <w:pStyle w:val="Text"/>
      </w:pPr>
      <w:r>
        <w:t>x 9 inches (17.78 x 22.86 cm). Papers that deviate from</w:t>
      </w:r>
      <w:r w:rsidR="00F13F95">
        <w:t xml:space="preserve"> </w:t>
      </w:r>
      <w:r>
        <w:t xml:space="preserve">these measurements will not be published. </w:t>
      </w:r>
    </w:p>
    <w:p w:rsidR="000F2BCA" w:rsidRDefault="000F2BCA" w:rsidP="000F2BCA">
      <w:pPr>
        <w:pStyle w:val="SectionHeading"/>
        <w:outlineLvl w:val="0"/>
      </w:pPr>
      <w:r>
        <w:t>Fonts</w:t>
      </w:r>
    </w:p>
    <w:p w:rsidR="000F2BCA" w:rsidRDefault="000F2BCA" w:rsidP="00074E6C">
      <w:pPr>
        <w:pStyle w:val="Text"/>
      </w:pPr>
      <w:r>
        <w:t>All fonts must be embedded for your paper to be published. No exceptions.</w:t>
      </w:r>
    </w:p>
    <w:p w:rsidR="00E041A8" w:rsidRDefault="00E041A8" w:rsidP="00E041A8">
      <w:pPr>
        <w:pStyle w:val="SectionHeading"/>
        <w:outlineLvl w:val="0"/>
      </w:pPr>
      <w:r>
        <w:t>References</w:t>
      </w:r>
    </w:p>
    <w:p w:rsidR="0031687E" w:rsidRDefault="00E041A8" w:rsidP="000F2BCA">
      <w:pPr>
        <w:pStyle w:val="References"/>
      </w:pPr>
      <w:r>
        <w:t xml:space="preserve">Engelmore, R., and Morgan, A. eds. 1986. </w:t>
      </w:r>
      <w:r>
        <w:rPr>
          <w:i/>
        </w:rPr>
        <w:t>Blackboard Sys</w:t>
      </w:r>
      <w:r>
        <w:rPr>
          <w:i/>
        </w:rPr>
        <w:softHyphen/>
        <w:t>tems.</w:t>
      </w:r>
      <w:r>
        <w:t xml:space="preserve"> Reading, Mass.: Addison-Wesley.</w:t>
      </w:r>
    </w:p>
    <w:p w:rsidR="00CD32C4" w:rsidRPr="00E55546" w:rsidRDefault="00742F8C" w:rsidP="00E55546">
      <w:pPr>
        <w:pStyle w:val="SectionHeading"/>
        <w:outlineLvl w:val="0"/>
      </w:pPr>
      <w:r w:rsidRPr="00E55546">
        <w:rPr>
          <w:sz w:val="18"/>
          <w:szCs w:val="18"/>
        </w:rPr>
        <w:fldChar w:fldCharType="begin"/>
      </w:r>
      <w:r w:rsidR="00CD32C4" w:rsidRPr="00E55546">
        <w:rPr>
          <w:sz w:val="18"/>
          <w:szCs w:val="18"/>
        </w:rPr>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FbmQgTGVhcm5pbmcgZm9yIFNlbGYtRHJpdmluZyBD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TM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E4uIEtlaXJvbiBPJ1NoZWEsIDwvVGV4dD48L1RleHRVbml0PjxUZXh0VW5pdD48SW5zZXJ0UGFyYWdyYXBoQWZ0ZXI+ZmFsc2U8L0luc2VydFBhcmFncmFwaEFmdGVyPjxGb250TmFtZSAvPjxGb250U3R5bGU+PEl0YWxpYz50cnVlPC9JdGFsaWM+PE5hbWUgLz48L0ZvbnRTdHlsZT48Rm9udFNpemU+MDwvRm9udFNpemU+PFRleHQ+QW4gSW50cm9kdWN0aW9uIHRvIENvbnZvbHV0aW9uYWwgTmV1cmFsIE5ldHdvcmt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TExLjA4NDU4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E55546">
        <w:rPr>
          <w:sz w:val="18"/>
          <w:szCs w:val="18"/>
        </w:rPr>
        <w:fldChar w:fldCharType="separate"/>
      </w:r>
      <w:bookmarkStart w:id="46" w:name="_CTVBIBLIOGRAPHY1"/>
      <w:bookmarkEnd w:id="46"/>
      <w:r w:rsidR="00CD32C4" w:rsidRPr="00E55546">
        <w:t>References</w:t>
      </w:r>
    </w:p>
    <w:p w:rsidR="00CD32C4" w:rsidRPr="00E55546" w:rsidRDefault="00CD32C4" w:rsidP="00CD32C4">
      <w:pPr>
        <w:pStyle w:val="CitaviBibliographyEntry"/>
        <w:rPr>
          <w:sz w:val="18"/>
          <w:szCs w:val="18"/>
        </w:rPr>
      </w:pPr>
      <w:r w:rsidRPr="00E55546">
        <w:rPr>
          <w:sz w:val="18"/>
          <w:szCs w:val="18"/>
        </w:rPr>
        <w:t>[1]</w:t>
      </w:r>
      <w:r w:rsidRPr="00E55546">
        <w:rPr>
          <w:sz w:val="18"/>
          <w:szCs w:val="18"/>
        </w:rPr>
        <w:tab/>
      </w:r>
      <w:bookmarkStart w:id="47" w:name="_CTVL001a47f3555e5b440b18ca89fb01a21162a"/>
      <w:r w:rsidRPr="00E55546">
        <w:rPr>
          <w:sz w:val="18"/>
          <w:szCs w:val="18"/>
        </w:rPr>
        <w:t xml:space="preserve">B. Paden, M. Cap, S. Z. Yong, D. Yershov, and E. Frazzoli, “A Survey of Motion Planning and Control Techniques for Self-driving Urban Vehicles,” in vol. 1, </w:t>
      </w:r>
      <w:bookmarkEnd w:id="47"/>
      <w:r w:rsidRPr="00E55546">
        <w:rPr>
          <w:i/>
          <w:sz w:val="18"/>
          <w:szCs w:val="18"/>
        </w:rPr>
        <w:t>IEEE Transactions on Intelligent Vehicles</w:t>
      </w:r>
      <w:r w:rsidRPr="00E55546">
        <w:rPr>
          <w:sz w:val="18"/>
          <w:szCs w:val="18"/>
        </w:rPr>
        <w:t>, 2016, pp. 33–55.</w:t>
      </w:r>
    </w:p>
    <w:p w:rsidR="00CD32C4" w:rsidRPr="00E55546" w:rsidRDefault="00CD32C4" w:rsidP="00CD32C4">
      <w:pPr>
        <w:pStyle w:val="CitaviBibliographyEntry"/>
        <w:rPr>
          <w:sz w:val="18"/>
          <w:szCs w:val="18"/>
        </w:rPr>
      </w:pPr>
      <w:r w:rsidRPr="00E55546">
        <w:rPr>
          <w:sz w:val="18"/>
          <w:szCs w:val="18"/>
        </w:rPr>
        <w:t>[2]</w:t>
      </w:r>
      <w:r w:rsidRPr="00E55546">
        <w:rPr>
          <w:sz w:val="18"/>
          <w:szCs w:val="18"/>
        </w:rPr>
        <w:tab/>
      </w:r>
      <w:bookmarkStart w:id="48" w:name="_CTVL001fa9908f2b6b84d98847b73fad4de45d4"/>
      <w:r w:rsidRPr="00E55546">
        <w:rPr>
          <w:sz w:val="18"/>
          <w:szCs w:val="18"/>
        </w:rPr>
        <w:t xml:space="preserve">D. J. Fagnant and K. Kockelman, “Preparing a nation for autonomous vehicles: Opportunities, barriers and policy recommendations,” </w:t>
      </w:r>
      <w:bookmarkEnd w:id="48"/>
      <w:r w:rsidRPr="00E55546">
        <w:rPr>
          <w:i/>
          <w:sz w:val="18"/>
          <w:szCs w:val="18"/>
        </w:rPr>
        <w:t>Transportation Research Part A: Policy and Practice</w:t>
      </w:r>
      <w:r w:rsidRPr="00E55546">
        <w:rPr>
          <w:sz w:val="18"/>
          <w:szCs w:val="18"/>
        </w:rPr>
        <w:t>, vol. 77, pp. 167–181, 2015.</w:t>
      </w:r>
    </w:p>
    <w:p w:rsidR="00CD32C4" w:rsidRPr="00E55546" w:rsidRDefault="00CD32C4" w:rsidP="00CD32C4">
      <w:pPr>
        <w:pStyle w:val="CitaviBibliographyEntry"/>
        <w:rPr>
          <w:sz w:val="18"/>
          <w:szCs w:val="18"/>
        </w:rPr>
      </w:pPr>
      <w:r w:rsidRPr="00E55546">
        <w:rPr>
          <w:sz w:val="18"/>
          <w:szCs w:val="18"/>
        </w:rPr>
        <w:t>[3]</w:t>
      </w:r>
      <w:r w:rsidRPr="00E55546">
        <w:rPr>
          <w:sz w:val="18"/>
          <w:szCs w:val="18"/>
        </w:rPr>
        <w:tab/>
      </w:r>
      <w:bookmarkStart w:id="49" w:name="_CTVL001b7e85cd3e9fc4ac99e5dc7c28eeb39dc"/>
      <w:r w:rsidRPr="00E55546">
        <w:rPr>
          <w:sz w:val="18"/>
          <w:szCs w:val="18"/>
        </w:rPr>
        <w:t xml:space="preserve">Mariusz Bojarski, Davide Del Testa, Daniel Dworakowski, Bernhard Firner, Beat Flepp, Prasoon Goyal, </w:t>
      </w:r>
      <w:bookmarkEnd w:id="49"/>
      <w:r w:rsidRPr="00E55546">
        <w:rPr>
          <w:i/>
          <w:sz w:val="18"/>
          <w:szCs w:val="18"/>
        </w:rPr>
        <w:t xml:space="preserve">End to end learning for self-driving cars. </w:t>
      </w:r>
      <w:r w:rsidRPr="00E55546">
        <w:rPr>
          <w:sz w:val="18"/>
          <w:szCs w:val="18"/>
        </w:rPr>
        <w:t>[Online] Available: https://arxiv.org/pdf/1604.07316.pdf. Accessed on: Nov. 08 2017.</w:t>
      </w:r>
    </w:p>
    <w:p w:rsidR="00CD32C4" w:rsidRPr="00E55546" w:rsidRDefault="00CD32C4" w:rsidP="00CD32C4">
      <w:pPr>
        <w:pStyle w:val="CitaviBibliographyEntry"/>
        <w:rPr>
          <w:sz w:val="18"/>
          <w:szCs w:val="18"/>
        </w:rPr>
      </w:pPr>
      <w:r w:rsidRPr="00E55546">
        <w:rPr>
          <w:sz w:val="18"/>
          <w:szCs w:val="18"/>
        </w:rPr>
        <w:t>[4]</w:t>
      </w:r>
      <w:r w:rsidRPr="00E55546">
        <w:rPr>
          <w:sz w:val="18"/>
          <w:szCs w:val="18"/>
        </w:rPr>
        <w:tab/>
      </w:r>
      <w:bookmarkStart w:id="50" w:name="_CTVL00173961a8adccb4a53a314779feede6e0e"/>
      <w:r w:rsidRPr="00E55546">
        <w:rPr>
          <w:sz w:val="18"/>
          <w:szCs w:val="18"/>
        </w:rPr>
        <w:t xml:space="preserve">J. Ziegler, P. Bender, T. Dang, and C. Stiller, “Trajectory planning for Bertha — A local, continuous method,” in </w:t>
      </w:r>
      <w:bookmarkEnd w:id="50"/>
      <w:r w:rsidRPr="00E55546">
        <w:rPr>
          <w:i/>
          <w:sz w:val="18"/>
          <w:szCs w:val="18"/>
        </w:rPr>
        <w:t>2014 IEEE Intelligent Vehicles Symposium (IV)</w:t>
      </w:r>
      <w:r w:rsidRPr="00E55546">
        <w:rPr>
          <w:sz w:val="18"/>
          <w:szCs w:val="18"/>
        </w:rPr>
        <w:t>, MI, USA, pp. 450–457.</w:t>
      </w:r>
    </w:p>
    <w:p w:rsidR="00CD32C4" w:rsidRPr="00E55546" w:rsidRDefault="00CD32C4" w:rsidP="00CD32C4">
      <w:pPr>
        <w:pStyle w:val="CitaviBibliographyEntry"/>
        <w:rPr>
          <w:sz w:val="18"/>
          <w:szCs w:val="18"/>
        </w:rPr>
      </w:pPr>
      <w:r w:rsidRPr="00E55546">
        <w:rPr>
          <w:sz w:val="18"/>
          <w:szCs w:val="18"/>
        </w:rPr>
        <w:t>[5]</w:t>
      </w:r>
      <w:r w:rsidRPr="00E55546">
        <w:rPr>
          <w:sz w:val="18"/>
          <w:szCs w:val="18"/>
        </w:rPr>
        <w:tab/>
      </w:r>
      <w:bookmarkStart w:id="51" w:name="_CTVL001d747f637e9614bdfbc1261fbed91d6e7"/>
      <w:r w:rsidRPr="00E55546">
        <w:rPr>
          <w:sz w:val="18"/>
          <w:szCs w:val="18"/>
        </w:rPr>
        <w:t xml:space="preserve">G. Tagne, R. Talj, and A. Charara, “Immersion and invariance control for reference trajectory tracking of autonomous vehicles,” in </w:t>
      </w:r>
      <w:bookmarkEnd w:id="51"/>
      <w:r w:rsidRPr="00E55546">
        <w:rPr>
          <w:i/>
          <w:sz w:val="18"/>
          <w:szCs w:val="18"/>
        </w:rPr>
        <w:t>2013 16th International IEEE Conference on Intelligent Transportation Systems - (ITSC 2013)</w:t>
      </w:r>
      <w:r w:rsidRPr="00E55546">
        <w:rPr>
          <w:sz w:val="18"/>
          <w:szCs w:val="18"/>
        </w:rPr>
        <w:t>, The Hague, Netherlands, pp. 2322–2328.</w:t>
      </w:r>
    </w:p>
    <w:p w:rsidR="00CD32C4" w:rsidRPr="00E55546" w:rsidRDefault="00CD32C4" w:rsidP="00CD32C4">
      <w:pPr>
        <w:pStyle w:val="CitaviBibliographyEntry"/>
        <w:rPr>
          <w:sz w:val="18"/>
          <w:szCs w:val="18"/>
        </w:rPr>
      </w:pPr>
      <w:r w:rsidRPr="00E55546">
        <w:rPr>
          <w:sz w:val="18"/>
          <w:szCs w:val="18"/>
        </w:rPr>
        <w:t>[6]</w:t>
      </w:r>
      <w:r w:rsidRPr="00E55546">
        <w:rPr>
          <w:sz w:val="18"/>
          <w:szCs w:val="18"/>
        </w:rPr>
        <w:tab/>
      </w:r>
      <w:bookmarkStart w:id="52" w:name="_CTVL001d2662822e0544c8aa451a3f0202ea74c"/>
      <w:r w:rsidRPr="00E55546">
        <w:rPr>
          <w:sz w:val="18"/>
          <w:szCs w:val="18"/>
        </w:rPr>
        <w:t xml:space="preserve">J. M. Snider, </w:t>
      </w:r>
      <w:bookmarkEnd w:id="52"/>
      <w:r w:rsidRPr="00E55546">
        <w:rPr>
          <w:i/>
          <w:sz w:val="18"/>
          <w:szCs w:val="18"/>
        </w:rPr>
        <w:t>Automatic Steering Methods for Autonomous Automobile Path Tracking</w:t>
      </w:r>
      <w:r w:rsidRPr="00E55546">
        <w:rPr>
          <w:sz w:val="18"/>
          <w:szCs w:val="18"/>
        </w:rPr>
        <w:t>. Pittsburgh, 2009.</w:t>
      </w:r>
    </w:p>
    <w:p w:rsidR="00CD32C4" w:rsidRPr="00E55546" w:rsidRDefault="00CD32C4" w:rsidP="00CD32C4">
      <w:pPr>
        <w:pStyle w:val="CitaviBibliographyEntry"/>
        <w:rPr>
          <w:sz w:val="18"/>
          <w:szCs w:val="18"/>
        </w:rPr>
      </w:pPr>
      <w:r w:rsidRPr="00E55546">
        <w:rPr>
          <w:sz w:val="18"/>
          <w:szCs w:val="18"/>
        </w:rPr>
        <w:t>[7]</w:t>
      </w:r>
      <w:r w:rsidRPr="00E55546">
        <w:rPr>
          <w:sz w:val="18"/>
          <w:szCs w:val="18"/>
        </w:rPr>
        <w:tab/>
      </w:r>
      <w:bookmarkStart w:id="53" w:name="_CTVL001da8e6fd7674542e785de3c073ba79ce1"/>
      <w:r w:rsidRPr="00E55546">
        <w:rPr>
          <w:sz w:val="18"/>
          <w:szCs w:val="18"/>
        </w:rPr>
        <w:t xml:space="preserve">R. Rajamani, </w:t>
      </w:r>
      <w:bookmarkEnd w:id="53"/>
      <w:r w:rsidRPr="00E55546">
        <w:rPr>
          <w:i/>
          <w:sz w:val="18"/>
          <w:szCs w:val="18"/>
        </w:rPr>
        <w:t>Vehicle Dynamics and Control</w:t>
      </w:r>
      <w:r w:rsidRPr="00E55546">
        <w:rPr>
          <w:sz w:val="18"/>
          <w:szCs w:val="18"/>
        </w:rPr>
        <w:t>. Boston, MA: Rajesh Rajamani, 2012.</w:t>
      </w:r>
    </w:p>
    <w:p w:rsidR="00CD32C4" w:rsidRPr="00E55546" w:rsidRDefault="00CD32C4" w:rsidP="00CD32C4">
      <w:pPr>
        <w:pStyle w:val="CitaviBibliographyEntry"/>
        <w:rPr>
          <w:sz w:val="18"/>
          <w:szCs w:val="18"/>
        </w:rPr>
      </w:pPr>
      <w:r w:rsidRPr="00E55546">
        <w:rPr>
          <w:sz w:val="18"/>
          <w:szCs w:val="18"/>
        </w:rPr>
        <w:t>[8]</w:t>
      </w:r>
      <w:r w:rsidRPr="00E55546">
        <w:rPr>
          <w:sz w:val="18"/>
          <w:szCs w:val="18"/>
        </w:rPr>
        <w:tab/>
      </w:r>
      <w:bookmarkStart w:id="54" w:name="_CTVL001818a0b6d060d4195946cb16efff39dc0"/>
      <w:r w:rsidRPr="00E55546">
        <w:rPr>
          <w:sz w:val="18"/>
          <w:szCs w:val="18"/>
        </w:rPr>
        <w:t xml:space="preserve">Mariusz Bojarski, Davide Del Testa, Daniel Dworakowski, Bernhard Firner, Beat Flepp, Prasoon Goyal, </w:t>
      </w:r>
      <w:bookmarkEnd w:id="54"/>
      <w:r w:rsidRPr="00E55546">
        <w:rPr>
          <w:i/>
          <w:sz w:val="18"/>
          <w:szCs w:val="18"/>
        </w:rPr>
        <w:t xml:space="preserve">End to End Learning for Self-Driving Cars. </w:t>
      </w:r>
      <w:r w:rsidRPr="00E55546">
        <w:rPr>
          <w:sz w:val="18"/>
          <w:szCs w:val="18"/>
        </w:rPr>
        <w:t>[Online] Available: https://arxiv.org/pdf/1604.07316.pdf. Accessed on: Nov. 13 2017.</w:t>
      </w:r>
    </w:p>
    <w:p w:rsidR="00CD32C4" w:rsidRPr="00E55546" w:rsidRDefault="00CD32C4" w:rsidP="00CD32C4">
      <w:pPr>
        <w:pStyle w:val="CitaviBibliographyEntry"/>
        <w:rPr>
          <w:sz w:val="18"/>
          <w:szCs w:val="18"/>
        </w:rPr>
      </w:pPr>
      <w:r w:rsidRPr="00E55546">
        <w:rPr>
          <w:sz w:val="18"/>
          <w:szCs w:val="18"/>
        </w:rPr>
        <w:t>[9]</w:t>
      </w:r>
      <w:r w:rsidRPr="00E55546">
        <w:rPr>
          <w:sz w:val="18"/>
          <w:szCs w:val="18"/>
        </w:rPr>
        <w:tab/>
      </w:r>
      <w:bookmarkStart w:id="55" w:name="_CTVL001f6a0053146cb43bc882e144bc71037d7"/>
      <w:r w:rsidRPr="00E55546">
        <w:rPr>
          <w:sz w:val="18"/>
          <w:szCs w:val="18"/>
        </w:rPr>
        <w:t xml:space="preserve">Jianxin Wu, </w:t>
      </w:r>
      <w:bookmarkEnd w:id="55"/>
      <w:r w:rsidRPr="00E55546">
        <w:rPr>
          <w:i/>
          <w:sz w:val="18"/>
          <w:szCs w:val="18"/>
        </w:rPr>
        <w:t xml:space="preserve">Introduction to Convolutional Neural Networks. </w:t>
      </w:r>
      <w:r w:rsidRPr="00E55546">
        <w:rPr>
          <w:sz w:val="18"/>
          <w:szCs w:val="18"/>
        </w:rPr>
        <w:t>[Online] Available: https://cs.nju.edu.cn/wujx/paper/CNN.pdf. Accessed on: Nov. 14 2017.</w:t>
      </w:r>
    </w:p>
    <w:p w:rsidR="00CD32C4" w:rsidRPr="00E55546" w:rsidRDefault="00CD32C4" w:rsidP="00CD32C4">
      <w:pPr>
        <w:pStyle w:val="CitaviBibliographyEntry"/>
        <w:rPr>
          <w:sz w:val="18"/>
          <w:szCs w:val="18"/>
        </w:rPr>
      </w:pPr>
      <w:r w:rsidRPr="00E55546">
        <w:rPr>
          <w:sz w:val="18"/>
          <w:szCs w:val="18"/>
        </w:rPr>
        <w:t>[10]</w:t>
      </w:r>
      <w:r w:rsidRPr="00E55546">
        <w:rPr>
          <w:sz w:val="18"/>
          <w:szCs w:val="18"/>
        </w:rPr>
        <w:tab/>
      </w:r>
      <w:bookmarkStart w:id="56" w:name="_CTVL001d8e89c7852b04cc5bb0889246336d611"/>
      <w:r w:rsidRPr="00E55546">
        <w:rPr>
          <w:sz w:val="18"/>
          <w:szCs w:val="18"/>
        </w:rPr>
        <w:t xml:space="preserve">R. N. Keiron O'Shea, </w:t>
      </w:r>
      <w:bookmarkEnd w:id="56"/>
      <w:r w:rsidRPr="00E55546">
        <w:rPr>
          <w:i/>
          <w:sz w:val="18"/>
          <w:szCs w:val="18"/>
        </w:rPr>
        <w:t xml:space="preserve">An Introduction to Convolutional Neural Networks. </w:t>
      </w:r>
      <w:r w:rsidRPr="00E55546">
        <w:rPr>
          <w:sz w:val="18"/>
          <w:szCs w:val="18"/>
        </w:rPr>
        <w:t>[Online] Available: https://arxiv.org/pdf/1511.08458.pdf. Accessed on: Nov. 14 2017.</w:t>
      </w:r>
    </w:p>
    <w:p w:rsidR="00CD32C4" w:rsidRPr="00E55546" w:rsidRDefault="00CD32C4" w:rsidP="00CD32C4">
      <w:pPr>
        <w:pStyle w:val="CitaviBibliographyEntry"/>
        <w:rPr>
          <w:sz w:val="18"/>
          <w:szCs w:val="18"/>
        </w:rPr>
      </w:pPr>
      <w:r w:rsidRPr="00E55546">
        <w:rPr>
          <w:sz w:val="18"/>
          <w:szCs w:val="18"/>
        </w:rPr>
        <w:t>[11]</w:t>
      </w:r>
      <w:r w:rsidRPr="00E55546">
        <w:rPr>
          <w:sz w:val="18"/>
          <w:szCs w:val="18"/>
        </w:rPr>
        <w:tab/>
      </w:r>
      <w:bookmarkStart w:id="57" w:name="_CTVL0012bcccc7156104eb995f974f8eb6ddd94"/>
      <w:r w:rsidRPr="00E55546">
        <w:rPr>
          <w:sz w:val="18"/>
          <w:szCs w:val="18"/>
        </w:rPr>
        <w:t xml:space="preserve">Ujjwal Karn, </w:t>
      </w:r>
      <w:bookmarkEnd w:id="57"/>
      <w:r w:rsidRPr="00E55546">
        <w:rPr>
          <w:i/>
          <w:sz w:val="18"/>
          <w:szCs w:val="18"/>
        </w:rPr>
        <w:t xml:space="preserve">An Intuitive Explanation of Convolutional Neural Networks. </w:t>
      </w:r>
      <w:r w:rsidRPr="00E55546">
        <w:rPr>
          <w:sz w:val="18"/>
          <w:szCs w:val="18"/>
        </w:rPr>
        <w:t>[Online] Available: https://ujjwalkarn.me/2016/08/11/intuitive-explanation-convnets/. Accessed on: Nov. 14 2017.</w:t>
      </w:r>
    </w:p>
    <w:p w:rsidR="00742F8C" w:rsidRPr="00E55546" w:rsidRDefault="00CD32C4" w:rsidP="00CD32C4">
      <w:pPr>
        <w:pStyle w:val="CitaviBibliographyEntry"/>
        <w:rPr>
          <w:sz w:val="18"/>
          <w:szCs w:val="18"/>
        </w:rPr>
      </w:pPr>
      <w:r w:rsidRPr="00E55546">
        <w:rPr>
          <w:sz w:val="18"/>
          <w:szCs w:val="18"/>
        </w:rPr>
        <w:t>[12]</w:t>
      </w:r>
      <w:r w:rsidRPr="00E55546">
        <w:rPr>
          <w:sz w:val="18"/>
          <w:szCs w:val="18"/>
        </w:rPr>
        <w:tab/>
      </w:r>
      <w:bookmarkStart w:id="58" w:name="_CTVL001c38b820d47364c56b739a951ff14a906"/>
      <w:r w:rsidRPr="00E55546">
        <w:rPr>
          <w:sz w:val="18"/>
          <w:szCs w:val="18"/>
        </w:rPr>
        <w:t xml:space="preserve">Mariusz Bojarski, Philip Yeres, Anna Choromanaska, Krzysztof Chromanski, Bernhard Firner, Lawrence Jackel, Urs Muller, </w:t>
      </w:r>
      <w:bookmarkEnd w:id="58"/>
      <w:r w:rsidRPr="00E55546">
        <w:rPr>
          <w:i/>
          <w:sz w:val="18"/>
          <w:szCs w:val="18"/>
        </w:rPr>
        <w:t xml:space="preserve">Explaining How a Deep Neural Network Trained with End-to-End Learning Steers a Car. </w:t>
      </w:r>
      <w:r w:rsidRPr="00E55546">
        <w:rPr>
          <w:sz w:val="18"/>
          <w:szCs w:val="18"/>
        </w:rPr>
        <w:t>[Online] Available: https://arxiv.org/pdf/1704.07911.pdf. Accessed on: Nov. 13 2017.</w:t>
      </w:r>
      <w:r w:rsidR="00742F8C" w:rsidRPr="00E55546">
        <w:rPr>
          <w:sz w:val="18"/>
          <w:szCs w:val="18"/>
        </w:rPr>
        <w:fldChar w:fldCharType="end"/>
      </w:r>
      <w:bookmarkEnd w:id="0"/>
    </w:p>
    <w:sectPr w:rsidR="00742F8C" w:rsidRPr="00E55546"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013B0" w:rsidRDefault="00F013B0">
      <w:r>
        <w:separator/>
      </w:r>
    </w:p>
  </w:endnote>
  <w:endnote w:type="continuationSeparator" w:id="0">
    <w:p w:rsidR="00F013B0" w:rsidRDefault="00F01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013B0" w:rsidRDefault="00F013B0">
      <w:r>
        <w:separator/>
      </w:r>
    </w:p>
  </w:footnote>
  <w:footnote w:type="continuationSeparator" w:id="0">
    <w:p w:rsidR="00F013B0" w:rsidRDefault="00F013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2394"/>
    <w:rsid w:val="00034C7E"/>
    <w:rsid w:val="0003669D"/>
    <w:rsid w:val="00037110"/>
    <w:rsid w:val="000406B5"/>
    <w:rsid w:val="000450F7"/>
    <w:rsid w:val="000603BA"/>
    <w:rsid w:val="00062662"/>
    <w:rsid w:val="000653A3"/>
    <w:rsid w:val="00074E6C"/>
    <w:rsid w:val="00087178"/>
    <w:rsid w:val="00092BA4"/>
    <w:rsid w:val="000A353D"/>
    <w:rsid w:val="000B6DDF"/>
    <w:rsid w:val="000D1F3C"/>
    <w:rsid w:val="000D36B5"/>
    <w:rsid w:val="000E15C7"/>
    <w:rsid w:val="000F0D4E"/>
    <w:rsid w:val="000F2BCA"/>
    <w:rsid w:val="000F74C8"/>
    <w:rsid w:val="00101094"/>
    <w:rsid w:val="00104A13"/>
    <w:rsid w:val="00107626"/>
    <w:rsid w:val="0011422A"/>
    <w:rsid w:val="001300C0"/>
    <w:rsid w:val="001319D8"/>
    <w:rsid w:val="001364CB"/>
    <w:rsid w:val="0014225F"/>
    <w:rsid w:val="00152B3A"/>
    <w:rsid w:val="00153368"/>
    <w:rsid w:val="00155213"/>
    <w:rsid w:val="001570DA"/>
    <w:rsid w:val="00157F30"/>
    <w:rsid w:val="0016672B"/>
    <w:rsid w:val="00170245"/>
    <w:rsid w:val="0017193D"/>
    <w:rsid w:val="00174350"/>
    <w:rsid w:val="0017455B"/>
    <w:rsid w:val="00175851"/>
    <w:rsid w:val="00187C3F"/>
    <w:rsid w:val="00194927"/>
    <w:rsid w:val="001A4135"/>
    <w:rsid w:val="001A69CC"/>
    <w:rsid w:val="001C663C"/>
    <w:rsid w:val="001C7544"/>
    <w:rsid w:val="001C76AD"/>
    <w:rsid w:val="001F05A1"/>
    <w:rsid w:val="002154AA"/>
    <w:rsid w:val="0022145D"/>
    <w:rsid w:val="00241D94"/>
    <w:rsid w:val="002440F0"/>
    <w:rsid w:val="0025233E"/>
    <w:rsid w:val="00253C3E"/>
    <w:rsid w:val="00260445"/>
    <w:rsid w:val="00265359"/>
    <w:rsid w:val="002710E9"/>
    <w:rsid w:val="00277CF5"/>
    <w:rsid w:val="002837C4"/>
    <w:rsid w:val="002867F4"/>
    <w:rsid w:val="00287134"/>
    <w:rsid w:val="00287DD5"/>
    <w:rsid w:val="002A0A14"/>
    <w:rsid w:val="002A1D68"/>
    <w:rsid w:val="002B2540"/>
    <w:rsid w:val="002C1AC9"/>
    <w:rsid w:val="002C2E5D"/>
    <w:rsid w:val="002E22E7"/>
    <w:rsid w:val="00311666"/>
    <w:rsid w:val="00312E11"/>
    <w:rsid w:val="0031687E"/>
    <w:rsid w:val="003170DA"/>
    <w:rsid w:val="00346643"/>
    <w:rsid w:val="00346E93"/>
    <w:rsid w:val="00356283"/>
    <w:rsid w:val="00383828"/>
    <w:rsid w:val="00387F83"/>
    <w:rsid w:val="0039140B"/>
    <w:rsid w:val="003A085A"/>
    <w:rsid w:val="003B1384"/>
    <w:rsid w:val="003B7D40"/>
    <w:rsid w:val="003D3284"/>
    <w:rsid w:val="003D6A3F"/>
    <w:rsid w:val="003E0FEA"/>
    <w:rsid w:val="003E743E"/>
    <w:rsid w:val="003F6BAC"/>
    <w:rsid w:val="003F7048"/>
    <w:rsid w:val="00401F53"/>
    <w:rsid w:val="004058E7"/>
    <w:rsid w:val="00406BA6"/>
    <w:rsid w:val="004126D4"/>
    <w:rsid w:val="004129DC"/>
    <w:rsid w:val="00415EE0"/>
    <w:rsid w:val="00417CBB"/>
    <w:rsid w:val="0042098D"/>
    <w:rsid w:val="00423EBE"/>
    <w:rsid w:val="004301B9"/>
    <w:rsid w:val="00435A54"/>
    <w:rsid w:val="0044659B"/>
    <w:rsid w:val="004475A6"/>
    <w:rsid w:val="00453184"/>
    <w:rsid w:val="00462C1C"/>
    <w:rsid w:val="00464D48"/>
    <w:rsid w:val="00466629"/>
    <w:rsid w:val="0047200C"/>
    <w:rsid w:val="004824BA"/>
    <w:rsid w:val="004860ED"/>
    <w:rsid w:val="004913EE"/>
    <w:rsid w:val="004A0273"/>
    <w:rsid w:val="004B6429"/>
    <w:rsid w:val="004C1758"/>
    <w:rsid w:val="004C5B94"/>
    <w:rsid w:val="004D30BC"/>
    <w:rsid w:val="004D6A26"/>
    <w:rsid w:val="004E034F"/>
    <w:rsid w:val="004E73BF"/>
    <w:rsid w:val="004E78E2"/>
    <w:rsid w:val="004F0C53"/>
    <w:rsid w:val="004F1159"/>
    <w:rsid w:val="004F1557"/>
    <w:rsid w:val="004F709C"/>
    <w:rsid w:val="00500CA5"/>
    <w:rsid w:val="00511457"/>
    <w:rsid w:val="00520FD5"/>
    <w:rsid w:val="00530CE2"/>
    <w:rsid w:val="0053335E"/>
    <w:rsid w:val="005432EF"/>
    <w:rsid w:val="0054353D"/>
    <w:rsid w:val="00545131"/>
    <w:rsid w:val="0054765B"/>
    <w:rsid w:val="00547FED"/>
    <w:rsid w:val="005657DF"/>
    <w:rsid w:val="00572525"/>
    <w:rsid w:val="00573D34"/>
    <w:rsid w:val="005862EF"/>
    <w:rsid w:val="0059761C"/>
    <w:rsid w:val="005A409D"/>
    <w:rsid w:val="005B3C94"/>
    <w:rsid w:val="005B530F"/>
    <w:rsid w:val="005B5586"/>
    <w:rsid w:val="005B58B6"/>
    <w:rsid w:val="005C09D6"/>
    <w:rsid w:val="005C4CD8"/>
    <w:rsid w:val="005D0214"/>
    <w:rsid w:val="005D50E6"/>
    <w:rsid w:val="005D7CAA"/>
    <w:rsid w:val="0061123F"/>
    <w:rsid w:val="00611D6C"/>
    <w:rsid w:val="0061534B"/>
    <w:rsid w:val="00634F3A"/>
    <w:rsid w:val="00635FF7"/>
    <w:rsid w:val="00640531"/>
    <w:rsid w:val="00641910"/>
    <w:rsid w:val="00657825"/>
    <w:rsid w:val="00664AA1"/>
    <w:rsid w:val="00690D11"/>
    <w:rsid w:val="00693232"/>
    <w:rsid w:val="006A3834"/>
    <w:rsid w:val="006C52B5"/>
    <w:rsid w:val="006C618E"/>
    <w:rsid w:val="006D2517"/>
    <w:rsid w:val="006D3ECE"/>
    <w:rsid w:val="006D4AEE"/>
    <w:rsid w:val="006E11FB"/>
    <w:rsid w:val="006E1FB8"/>
    <w:rsid w:val="007061B3"/>
    <w:rsid w:val="00710D01"/>
    <w:rsid w:val="00717547"/>
    <w:rsid w:val="0072685C"/>
    <w:rsid w:val="00726D5D"/>
    <w:rsid w:val="00742F8C"/>
    <w:rsid w:val="00743F32"/>
    <w:rsid w:val="00762541"/>
    <w:rsid w:val="00762F09"/>
    <w:rsid w:val="00763349"/>
    <w:rsid w:val="00771019"/>
    <w:rsid w:val="0077321F"/>
    <w:rsid w:val="007743C9"/>
    <w:rsid w:val="007743F2"/>
    <w:rsid w:val="007779E0"/>
    <w:rsid w:val="00793634"/>
    <w:rsid w:val="00795BC4"/>
    <w:rsid w:val="007A5109"/>
    <w:rsid w:val="007B07F1"/>
    <w:rsid w:val="007B1514"/>
    <w:rsid w:val="007C2E6F"/>
    <w:rsid w:val="007D5D6B"/>
    <w:rsid w:val="007F2DFE"/>
    <w:rsid w:val="008012D1"/>
    <w:rsid w:val="00811CB4"/>
    <w:rsid w:val="0081447A"/>
    <w:rsid w:val="00816950"/>
    <w:rsid w:val="0081701F"/>
    <w:rsid w:val="00822CE7"/>
    <w:rsid w:val="008268BA"/>
    <w:rsid w:val="008320C6"/>
    <w:rsid w:val="008375AC"/>
    <w:rsid w:val="00862C3B"/>
    <w:rsid w:val="0087645F"/>
    <w:rsid w:val="0088601C"/>
    <w:rsid w:val="00894F10"/>
    <w:rsid w:val="00897153"/>
    <w:rsid w:val="008B4C7A"/>
    <w:rsid w:val="008C070B"/>
    <w:rsid w:val="008C2CD3"/>
    <w:rsid w:val="008C4F28"/>
    <w:rsid w:val="008D4FA2"/>
    <w:rsid w:val="008D51A1"/>
    <w:rsid w:val="008F05E9"/>
    <w:rsid w:val="008F0C93"/>
    <w:rsid w:val="008F1C8A"/>
    <w:rsid w:val="008F34C0"/>
    <w:rsid w:val="00900A7D"/>
    <w:rsid w:val="00904D83"/>
    <w:rsid w:val="00931E43"/>
    <w:rsid w:val="009334E5"/>
    <w:rsid w:val="00941A76"/>
    <w:rsid w:val="00946713"/>
    <w:rsid w:val="00953122"/>
    <w:rsid w:val="0096082A"/>
    <w:rsid w:val="009624CE"/>
    <w:rsid w:val="00970544"/>
    <w:rsid w:val="00971026"/>
    <w:rsid w:val="00973936"/>
    <w:rsid w:val="009804E5"/>
    <w:rsid w:val="009865CD"/>
    <w:rsid w:val="009A0443"/>
    <w:rsid w:val="009A1B23"/>
    <w:rsid w:val="009A6EA0"/>
    <w:rsid w:val="009B371D"/>
    <w:rsid w:val="009D2E04"/>
    <w:rsid w:val="009E3570"/>
    <w:rsid w:val="009E5588"/>
    <w:rsid w:val="009F358F"/>
    <w:rsid w:val="00A00A43"/>
    <w:rsid w:val="00A07322"/>
    <w:rsid w:val="00A16550"/>
    <w:rsid w:val="00A227DB"/>
    <w:rsid w:val="00A24324"/>
    <w:rsid w:val="00A319C5"/>
    <w:rsid w:val="00A40762"/>
    <w:rsid w:val="00A517B3"/>
    <w:rsid w:val="00A551A0"/>
    <w:rsid w:val="00A555FD"/>
    <w:rsid w:val="00A71560"/>
    <w:rsid w:val="00A76AA6"/>
    <w:rsid w:val="00A76D49"/>
    <w:rsid w:val="00A77546"/>
    <w:rsid w:val="00A86465"/>
    <w:rsid w:val="00A91403"/>
    <w:rsid w:val="00AA1450"/>
    <w:rsid w:val="00AA3EA4"/>
    <w:rsid w:val="00AA45F4"/>
    <w:rsid w:val="00AA5B81"/>
    <w:rsid w:val="00AA729E"/>
    <w:rsid w:val="00AC1F95"/>
    <w:rsid w:val="00AC316B"/>
    <w:rsid w:val="00AC3999"/>
    <w:rsid w:val="00AC3C97"/>
    <w:rsid w:val="00AE25A0"/>
    <w:rsid w:val="00AE6E00"/>
    <w:rsid w:val="00AE7BA5"/>
    <w:rsid w:val="00AF1F29"/>
    <w:rsid w:val="00AF6A79"/>
    <w:rsid w:val="00B00F8E"/>
    <w:rsid w:val="00B00F95"/>
    <w:rsid w:val="00B06AA4"/>
    <w:rsid w:val="00B13F29"/>
    <w:rsid w:val="00B15464"/>
    <w:rsid w:val="00B173A6"/>
    <w:rsid w:val="00B2199F"/>
    <w:rsid w:val="00B21D7D"/>
    <w:rsid w:val="00B30078"/>
    <w:rsid w:val="00B36E4C"/>
    <w:rsid w:val="00B46593"/>
    <w:rsid w:val="00B51237"/>
    <w:rsid w:val="00B525AD"/>
    <w:rsid w:val="00B57583"/>
    <w:rsid w:val="00B57C8E"/>
    <w:rsid w:val="00B64DB0"/>
    <w:rsid w:val="00B714C6"/>
    <w:rsid w:val="00B7305B"/>
    <w:rsid w:val="00B73A09"/>
    <w:rsid w:val="00B77C73"/>
    <w:rsid w:val="00B85AC5"/>
    <w:rsid w:val="00B91869"/>
    <w:rsid w:val="00B92B04"/>
    <w:rsid w:val="00B92E37"/>
    <w:rsid w:val="00BB12BA"/>
    <w:rsid w:val="00BB4E44"/>
    <w:rsid w:val="00BB5D1C"/>
    <w:rsid w:val="00BC68B1"/>
    <w:rsid w:val="00BD495F"/>
    <w:rsid w:val="00BD6831"/>
    <w:rsid w:val="00BE0BA1"/>
    <w:rsid w:val="00BF20DA"/>
    <w:rsid w:val="00BF667B"/>
    <w:rsid w:val="00BF73E3"/>
    <w:rsid w:val="00BF74BC"/>
    <w:rsid w:val="00BF7D62"/>
    <w:rsid w:val="00C022F4"/>
    <w:rsid w:val="00C06296"/>
    <w:rsid w:val="00C55864"/>
    <w:rsid w:val="00C60C7D"/>
    <w:rsid w:val="00C674EC"/>
    <w:rsid w:val="00C834EF"/>
    <w:rsid w:val="00C855F5"/>
    <w:rsid w:val="00C921C1"/>
    <w:rsid w:val="00C93468"/>
    <w:rsid w:val="00CA0523"/>
    <w:rsid w:val="00CC517E"/>
    <w:rsid w:val="00CD32C4"/>
    <w:rsid w:val="00CD370D"/>
    <w:rsid w:val="00CD55F8"/>
    <w:rsid w:val="00CE743E"/>
    <w:rsid w:val="00D03314"/>
    <w:rsid w:val="00D04012"/>
    <w:rsid w:val="00D1717B"/>
    <w:rsid w:val="00D22AAA"/>
    <w:rsid w:val="00D27AC2"/>
    <w:rsid w:val="00D373A8"/>
    <w:rsid w:val="00D427F4"/>
    <w:rsid w:val="00D56D2D"/>
    <w:rsid w:val="00D6764E"/>
    <w:rsid w:val="00D67CC7"/>
    <w:rsid w:val="00D70B6D"/>
    <w:rsid w:val="00D77780"/>
    <w:rsid w:val="00D83B28"/>
    <w:rsid w:val="00D91F33"/>
    <w:rsid w:val="00D946D0"/>
    <w:rsid w:val="00DC1FB5"/>
    <w:rsid w:val="00DC6FB4"/>
    <w:rsid w:val="00DD1912"/>
    <w:rsid w:val="00DD2383"/>
    <w:rsid w:val="00DE2002"/>
    <w:rsid w:val="00DE277F"/>
    <w:rsid w:val="00E00E69"/>
    <w:rsid w:val="00E01B2B"/>
    <w:rsid w:val="00E041A8"/>
    <w:rsid w:val="00E05D75"/>
    <w:rsid w:val="00E06E0B"/>
    <w:rsid w:val="00E13A51"/>
    <w:rsid w:val="00E1558B"/>
    <w:rsid w:val="00E200C4"/>
    <w:rsid w:val="00E201A7"/>
    <w:rsid w:val="00E21D4A"/>
    <w:rsid w:val="00E23162"/>
    <w:rsid w:val="00E3142B"/>
    <w:rsid w:val="00E43955"/>
    <w:rsid w:val="00E445A0"/>
    <w:rsid w:val="00E53274"/>
    <w:rsid w:val="00E55546"/>
    <w:rsid w:val="00E77019"/>
    <w:rsid w:val="00E804EE"/>
    <w:rsid w:val="00E86C4B"/>
    <w:rsid w:val="00E95267"/>
    <w:rsid w:val="00E95BE4"/>
    <w:rsid w:val="00E96F4B"/>
    <w:rsid w:val="00EB2975"/>
    <w:rsid w:val="00EC077A"/>
    <w:rsid w:val="00EC2A7A"/>
    <w:rsid w:val="00EC2DD9"/>
    <w:rsid w:val="00ED4610"/>
    <w:rsid w:val="00ED7A10"/>
    <w:rsid w:val="00EE574E"/>
    <w:rsid w:val="00F013B0"/>
    <w:rsid w:val="00F13F95"/>
    <w:rsid w:val="00F1495A"/>
    <w:rsid w:val="00F15BE4"/>
    <w:rsid w:val="00F178A6"/>
    <w:rsid w:val="00F22FD4"/>
    <w:rsid w:val="00F23A4F"/>
    <w:rsid w:val="00F24012"/>
    <w:rsid w:val="00F3375F"/>
    <w:rsid w:val="00F36B5F"/>
    <w:rsid w:val="00F37A56"/>
    <w:rsid w:val="00F42C61"/>
    <w:rsid w:val="00F43AAC"/>
    <w:rsid w:val="00F47568"/>
    <w:rsid w:val="00F518AF"/>
    <w:rsid w:val="00F51F36"/>
    <w:rsid w:val="00F527EA"/>
    <w:rsid w:val="00F53AF9"/>
    <w:rsid w:val="00F56B4E"/>
    <w:rsid w:val="00F56DF6"/>
    <w:rsid w:val="00F70AC1"/>
    <w:rsid w:val="00F7445A"/>
    <w:rsid w:val="00F81637"/>
    <w:rsid w:val="00F86826"/>
    <w:rsid w:val="00F93A03"/>
    <w:rsid w:val="00F93C82"/>
    <w:rsid w:val="00F9455A"/>
    <w:rsid w:val="00F97E4C"/>
    <w:rsid w:val="00FA0270"/>
    <w:rsid w:val="00FA1CE6"/>
    <w:rsid w:val="00FB4311"/>
    <w:rsid w:val="00FB4712"/>
    <w:rsid w:val="00FB5EC3"/>
    <w:rsid w:val="00FC7769"/>
    <w:rsid w:val="00FE4A6F"/>
    <w:rsid w:val="00FF2F0C"/>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7F806AD"/>
  <w14:defaultImageDpi w14:val="330"/>
  <w15:chartTrackingRefBased/>
  <w15:docId w15:val="{1B7EB2CF-E476-4153-88BB-78793610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16F5B2A-CFA7-4235-930E-69573CF54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7339</Words>
  <Characters>155836</Characters>
  <Application>Microsoft Office Word</Application>
  <DocSecurity>0</DocSecurity>
  <Lines>1298</Lines>
  <Paragraphs>3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18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Christoph Fran</cp:lastModifiedBy>
  <cp:revision>5</cp:revision>
  <dcterms:created xsi:type="dcterms:W3CDTF">2017-12-05T01:45:00Z</dcterms:created>
  <dcterms:modified xsi:type="dcterms:W3CDTF">2017-12-0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